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CDED0A0"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Yilun Zhu</w:t>
      </w:r>
      <w:r w:rsidR="004F1D49" w:rsidRPr="004F1D49">
        <w:rPr>
          <w:bCs/>
          <w:sz w:val="24"/>
          <w:szCs w:val="24"/>
          <w:vertAlign w:val="superscript"/>
        </w:rPr>
        <w:t>1</w:t>
      </w:r>
      <w:r w:rsidRPr="00602B03">
        <w:rPr>
          <w:bCs/>
          <w:sz w:val="24"/>
          <w:szCs w:val="24"/>
        </w:rPr>
        <w:t xml:space="preserve">, </w:t>
      </w:r>
      <w:r w:rsidR="004F1D49">
        <w:rPr>
          <w:bCs/>
          <w:sz w:val="24"/>
          <w:szCs w:val="24"/>
        </w:rPr>
        <w:t>Xiaoliang Li</w:t>
      </w:r>
      <w:r w:rsidR="004F1D49" w:rsidRPr="004F1D49">
        <w:rPr>
          <w:bCs/>
          <w:sz w:val="24"/>
          <w:szCs w:val="24"/>
          <w:vertAlign w:val="superscript"/>
        </w:rPr>
        <w:t>1</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Pr="005541EC"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00D00470" w14:textId="77777777" w:rsidR="00B91178" w:rsidRDefault="00087E2C">
      <w:pPr>
        <w:ind w:firstLine="0"/>
        <w:rPr>
          <w:b/>
        </w:rPr>
      </w:pPr>
      <w:r>
        <w:rPr>
          <w:b/>
        </w:rPr>
        <w:t>A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w:t>
      </w:r>
      <w:proofErr w:type="spellStart"/>
      <w:r>
        <w:t>μm</w:t>
      </w:r>
      <w:proofErr w:type="spellEnd"/>
      <w:r>
        <w:t xml:space="preserve"> cavity expansion can significantly degrade output power stability</w:t>
      </w:r>
      <w:r w:rsidR="007C16D9">
        <w:t xml:space="preserve"> </w:t>
      </w:r>
      <w:r w:rsidR="002B5CE0">
        <w:t>to about two-thirds of its original value</w:t>
      </w:r>
      <w:r>
        <w:t>. To address this, a feedback control module has been designed and implemented for active cavity length adjustment, stabilizing the output power at approximately 30 mW.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77777777" w:rsidR="00B91178" w:rsidRDefault="00087E2C">
      <w:pPr>
        <w:ind w:firstLine="0"/>
        <w:rPr>
          <w:b/>
        </w:rPr>
      </w:pPr>
      <w:r>
        <w:rPr>
          <w:b/>
        </w:rPr>
        <w:t xml:space="preserve">Section I: Introduction </w:t>
      </w:r>
    </w:p>
    <w:p w14:paraId="09F9D73A" w14:textId="01B57B51" w:rsidR="005541EC" w:rsidRDefault="00087E2C">
      <w:pPr>
        <w:jc w:val="both"/>
      </w:pPr>
      <w:r>
        <w:t>Transport is one of the</w:t>
      </w:r>
      <w:r w:rsidR="004F1D49">
        <w:t xml:space="preserve"> top-level</w:t>
      </w:r>
      <w:r>
        <w:t xml:space="preserve"> research topics in fusion plasma physics. In experiments conducted on the NSTX device, electron-scale transport has been observed to exceed neoclassical transport predictions by a significant margin </w:t>
      </w:r>
      <w:r w:rsidR="005732BF">
        <w:fldChar w:fldCharType="begin"/>
      </w:r>
      <w:r w:rsidR="000E00B5">
        <w:instrText xml:space="preserve"> ADDIN EN.CITE &lt;EndNote&gt;&lt;Cite&gt;&lt;Author&gt;Ren&lt;/Author&gt;&lt;Year&gt;2011&lt;/Year&gt;&lt;RecNum&gt;2368&lt;/RecNum&gt;&lt;DisplayText&gt;[1, 2]&lt;/DisplayText&gt;&lt;record&gt;&lt;rec-number&gt;2368&lt;/rec-number&gt;&lt;foreign-keys&gt;&lt;key app="EN" db-id="f0atdtsz3wzwebesv0npwr9e520zx0xd0xpe" timestamp="1752132677"&gt;2368&lt;/key&gt;&lt;/foreign-keys&gt;&lt;ref-type name="Journal Article"&gt;17&lt;/ref-type&gt;&lt;contributors&gt;&lt;authors&gt;&lt;author&gt;Ren, Y&lt;/author&gt;&lt;author&gt;Kaye, SM&lt;/author&gt;&lt;author&gt;Mazzucato, E&lt;/author&gt;&lt;author&gt;Guttenfelder, W&lt;/author&gt;&lt;author&gt;Bell, RE&lt;/author&gt;&lt;author&gt;Domier, CW&lt;/author&gt;&lt;author&gt;LeBlanc, BP&lt;/author&gt;&lt;author&gt;Lee, KC&lt;/author&gt;&lt;author&gt;Luhmann Jr, NC&lt;/author&gt;&lt;author&gt;Smith, DR&lt;/author&gt;&lt;/authors&gt;&lt;/contributors&gt;&lt;titles&gt;&lt;title&gt;Density Gradient Stabilization of Electron Temperature Gradient Driven Turbulence&amp;lt;? format?&amp;gt; in a Spherical Tokamak&lt;/title&gt;&lt;secondary-title&gt;Physical review letters&lt;/secondary-title&gt;&lt;/titles&gt;&lt;periodical&gt;&lt;full-title&gt;Physical Review Letters&lt;/full-title&gt;&lt;/periodical&gt;&lt;pages&gt;165005&lt;/pages&gt;&lt;volume&gt;106&lt;/volume&gt;&lt;number&gt;16&lt;/number&gt;&lt;dates&gt;&lt;year&gt;2011&lt;/year&gt;&lt;/dates&gt;&lt;isbn&gt;1079-7114&lt;/isbn&gt;&lt;urls&gt;&lt;/urls&gt;&lt;/record&gt;&lt;/Cite&gt;&lt;Cite&gt;&lt;Author&gt;Ren&lt;/Author&gt;&lt;Year&gt;2012&lt;/Year&gt;&lt;RecNum&gt;2367&lt;/RecNum&gt;&lt;record&gt;&lt;rec-number&gt;2367&lt;/rec-number&gt;&lt;foreign-keys&gt;&lt;key app="EN" db-id="f0atdtsz3wzwebesv0npwr9e520zx0xd0xpe" timestamp="1752132626"&gt;2367&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Smith, DR&lt;/author&gt;&lt;/authors&gt;&lt;/contributors&gt;&lt;titles&gt;&lt;title&gt;Experimental study of parametric dependence of electron-scale turbulence in a spherical tokamak&lt;/title&gt;&lt;secondary-title&gt;Physics of Plasmas&lt;/secondary-title&gt;&lt;/titles&gt;&lt;periodical&gt;&lt;full-title&gt;Physics of Plasmas&lt;/full-title&gt;&lt;/periodical&gt;&lt;volume&gt;19&lt;/volume&gt;&lt;number&gt;5&lt;/number&gt;&lt;dates&gt;&lt;year&gt;2012&lt;/year&gt;&lt;/dates&gt;&lt;isbn&gt;1070-664X&lt;/isbn&gt;&lt;urls&gt;&lt;/urls&gt;&lt;/record&gt;&lt;/Cite&gt;&lt;/EndNote&gt;</w:instrText>
      </w:r>
      <w:r w:rsidR="005732BF">
        <w:fldChar w:fldCharType="separate"/>
      </w:r>
      <w:r w:rsidR="000E00B5">
        <w:rPr>
          <w:noProof/>
        </w:rPr>
        <w:t>[</w:t>
      </w:r>
      <w:hyperlink w:anchor="_ENREF_1" w:tooltip="Ren, 2011 #2368" w:history="1">
        <w:r w:rsidR="00647971" w:rsidRPr="00647971">
          <w:rPr>
            <w:rStyle w:val="Hyperlink"/>
          </w:rPr>
          <w:t>1</w:t>
        </w:r>
      </w:hyperlink>
      <w:r w:rsidR="000E00B5">
        <w:rPr>
          <w:noProof/>
        </w:rPr>
        <w:t xml:space="preserve">, </w:t>
      </w:r>
      <w:hyperlink w:anchor="_ENREF_2" w:tooltip="Ren, 2012 #2367" w:history="1">
        <w:r w:rsidR="00647971" w:rsidRPr="00647971">
          <w:rPr>
            <w:rStyle w:val="Hyperlink"/>
          </w:rPr>
          <w:t>2</w:t>
        </w:r>
      </w:hyperlink>
      <w:r w:rsidR="000E00B5">
        <w:rPr>
          <w:noProof/>
        </w:rPr>
        <w:t>]</w:t>
      </w:r>
      <w:r w:rsidR="005732BF">
        <w:fldChar w:fldCharType="end"/>
      </w:r>
      <w:r w:rsidRPr="005732BF">
        <w:t>.</w:t>
      </w:r>
      <w:r>
        <w:t xml:space="preserve"> This elevated transport can lead to substantial particle and thermal losses, ultimately degrading plasma confinement. Consequently, understanding and controlling electron dynamics is critical for the successful operation of tokamaks. The NSTX-U device</w:t>
      </w:r>
      <w:r w:rsidR="005732BF">
        <w:fldChar w:fldCharType="begin"/>
      </w:r>
      <w:r w:rsidR="000E00B5">
        <w:instrText xml:space="preserve"> ADDIN EN.CITE &lt;EndNote&gt;&lt;Cite&gt;&lt;Author&gt;Berkery&lt;/Author&gt;&lt;Year&gt;2024&lt;/Year&gt;&lt;RecNum&gt;2369&lt;/RecNum&gt;&lt;DisplayText&gt;[3]&lt;/DisplayText&gt;&lt;record&gt;&lt;rec-number&gt;2369&lt;/rec-number&gt;&lt;foreign-keys&gt;&lt;key app="EN" db-id="f0atdtsz3wzwebesv0npwr9e520zx0xd0xpe" timestamp="1752133020"&gt;2369&lt;/key&gt;&lt;/foreign-keys&gt;&lt;ref-type name="Journal Article"&gt;17&lt;/ref-type&gt;&lt;contributors&gt;&lt;authors&gt;&lt;author&gt;Berkery, John W&lt;/author&gt;&lt;author&gt;Adebayo-Ige, PO&lt;/author&gt;&lt;author&gt;Al Khawaldeh, H&lt;/author&gt;&lt;author&gt;Avdeeva, G&lt;/author&gt;&lt;author&gt;Baek, SG&lt;/author&gt;&lt;author&gt;Banerjee, S&lt;/author&gt;&lt;author&gt;Barada, K&lt;/author&gt;&lt;author&gt;Battaglia, DJ&lt;/author&gt;&lt;author&gt;Bell, RE&lt;/author&gt;&lt;author&gt;Belli, E&lt;/author&gt;&lt;/authors&gt;&lt;/contributors&gt;&lt;titles&gt;&lt;title&gt;NSTX-U research advancing the physics of spherical tokamaks&lt;/title&gt;&lt;secondary-title&gt;Nuclear Fusion&lt;/secondary-title&gt;&lt;/titles&gt;&lt;periodical&gt;&lt;full-title&gt;Nuclear Fusion&lt;/full-title&gt;&lt;/periodical&gt;&lt;pages&gt;112004&lt;/pages&gt;&lt;volume&gt;64&lt;/volume&gt;&lt;number&gt;11&lt;/number&gt;&lt;dates&gt;&lt;year&gt;2024&lt;/year&gt;&lt;/dates&gt;&lt;isbn&gt;0029-5515&lt;/isbn&gt;&lt;urls&gt;&lt;/urls&gt;&lt;/record&gt;&lt;/Cite&gt;&lt;/EndNote&gt;</w:instrText>
      </w:r>
      <w:r w:rsidR="005732BF">
        <w:fldChar w:fldCharType="separate"/>
      </w:r>
      <w:r w:rsidR="000E00B5">
        <w:rPr>
          <w:noProof/>
        </w:rPr>
        <w:t>[</w:t>
      </w:r>
      <w:hyperlink w:anchor="_ENREF_3" w:tooltip="Berkery, 2024 #2369" w:history="1">
        <w:r w:rsidR="00647971" w:rsidRPr="00647971">
          <w:rPr>
            <w:rStyle w:val="Hyperlink"/>
          </w:rPr>
          <w:t>3</w:t>
        </w:r>
      </w:hyperlink>
      <w:r w:rsidR="000E00B5">
        <w:rPr>
          <w:noProof/>
        </w:rPr>
        <w:t>]</w:t>
      </w:r>
      <w:r w:rsidR="005732BF">
        <w:fldChar w:fldCharType="end"/>
      </w:r>
      <w:r w:rsidRPr="005732BF">
        <w:t>,</w:t>
      </w:r>
      <w:r>
        <w:t xml:space="preserve"> with its distinctive high-beta and low-collisionality conditions, provides an ideal platform for investigating electron-scale turbulence. This </w:t>
      </w:r>
      <w:r w:rsidR="00F36662">
        <w:t>t</w:t>
      </w:r>
      <w:r w:rsidR="00002E0D">
        <w:t xml:space="preserve">okamak device </w:t>
      </w:r>
      <w:r>
        <w:t>will systematically explore how turbulence characteristics vary with essential parameters such as collisionality, the q-profile, and E</w:t>
      </w:r>
      <w:r w:rsidR="005541EC">
        <w:t xml:space="preserve"> </w:t>
      </w:r>
      <w:r>
        <w:t>×</w:t>
      </w:r>
      <w:r w:rsidR="005541EC">
        <w:t xml:space="preserve"> </w:t>
      </w:r>
      <w:r>
        <w:t>B shear, aiming to identify the mechanisms that govern confinement scaling</w:t>
      </w:r>
      <w:r w:rsidR="005732BF">
        <w:fldChar w:fldCharType="begin"/>
      </w:r>
      <w:r w:rsidR="000E00B5">
        <w:instrText xml:space="preserve"> ADDIN EN.CITE &lt;EndNote&gt;&lt;Cite&gt;&lt;Author&gt;Guttenfelder&lt;/Author&gt;&lt;Year&gt;2022&lt;/Year&gt;&lt;RecNum&gt;2370&lt;/RecNum&gt;&lt;DisplayText&gt;[4]&lt;/DisplayText&gt;&lt;record&gt;&lt;rec-number&gt;2370&lt;/rec-number&gt;&lt;foreign-keys&gt;&lt;key app="EN" db-id="f0atdtsz3wzwebesv0npwr9e520zx0xd0xpe" timestamp="1752133098"&gt;2370&lt;/key&gt;&lt;/foreign-keys&gt;&lt;ref-type name="Journal Article"&gt;17&lt;/ref-type&gt;&lt;contributors&gt;&lt;authors&gt;&lt;author&gt;Guttenfelder, Walter&lt;/author&gt;&lt;author&gt;Battaglia, DJ&lt;/author&gt;&lt;author&gt;Belova, Elena&lt;/author&gt;&lt;author&gt;Bertelli, Nicola&lt;/author&gt;&lt;author&gt;Boyer, Mark D&lt;/author&gt;&lt;author&gt;Chang, Choong Seock&lt;/author&gt;&lt;author&gt;Diallo, Ahmed&lt;/author&gt;&lt;author&gt;Duarte, Vinicius N&lt;/author&gt;&lt;author&gt;Ebrahimi, Fatima&lt;/author&gt;&lt;author&gt;Emdee, Eric D&lt;/author&gt;&lt;/authors&gt;&lt;/contributors&gt;&lt;titles&gt;&lt;title&gt;NSTX-U theory, modeling and analysis results&lt;/title&gt;&lt;secondary-title&gt;Nuclear Fusion&lt;/secondary-title&gt;&lt;/titles&gt;&lt;periodical&gt;&lt;full-title&gt;Nuclear Fusion&lt;/full-title&gt;&lt;/periodical&gt;&lt;pages&gt;042023&lt;/pages&gt;&lt;volume&gt;62&lt;/volume&gt;&lt;number&gt;4&lt;/number&gt;&lt;dates&gt;&lt;year&gt;2022&lt;/year&gt;&lt;/dates&gt;&lt;isbn&gt;0029-5515&lt;/isbn&gt;&lt;urls&gt;&lt;/urls&gt;&lt;/record&gt;&lt;/Cite&gt;&lt;/EndNote&gt;</w:instrText>
      </w:r>
      <w:r w:rsidR="005732BF">
        <w:fldChar w:fldCharType="separate"/>
      </w:r>
      <w:r w:rsidR="000E00B5">
        <w:rPr>
          <w:noProof/>
        </w:rPr>
        <w:t>[</w:t>
      </w:r>
      <w:hyperlink w:anchor="_ENREF_4" w:tooltip="Guttenfelder, 2022 #2370" w:history="1">
        <w:r w:rsidR="00647971" w:rsidRPr="00647971">
          <w:rPr>
            <w:rStyle w:val="Hyperlink"/>
          </w:rPr>
          <w:t>4</w:t>
        </w:r>
      </w:hyperlink>
      <w:r w:rsidR="000E00B5">
        <w:rPr>
          <w:noProof/>
        </w:rPr>
        <w:t>]</w:t>
      </w:r>
      <w:r w:rsidR="005732BF">
        <w:fldChar w:fldCharType="end"/>
      </w:r>
      <w:r>
        <w:t xml:space="preserve">. </w:t>
      </w:r>
    </w:p>
    <w:p w14:paraId="1E7759A2" w14:textId="6A933DEC" w:rsidR="00B91178" w:rsidRPr="005541EC" w:rsidRDefault="00087E2C" w:rsidP="005541EC">
      <w:pPr>
        <w:jc w:val="both"/>
        <w:rPr>
          <w:rFonts w:eastAsia="Calibri"/>
        </w:rPr>
      </w:pPr>
      <w:r>
        <w:t xml:space="preserve">An essential diagnostics system in this investigation is the 693 GHz, 8-channel millimeter-wave poloidal scattering </w:t>
      </w:r>
      <w:commentRangeStart w:id="3"/>
      <w:r>
        <w:t>system</w:t>
      </w:r>
      <w:commentRangeEnd w:id="3"/>
      <w:r w:rsidR="004B26E4">
        <w:rPr>
          <w:rStyle w:val="CommentReference"/>
        </w:rPr>
        <w:commentReference w:id="3"/>
      </w:r>
      <w:r w:rsidR="005732BF">
        <w:fldChar w:fldCharType="begin"/>
      </w:r>
      <w:r w:rsidR="000E00B5">
        <w:instrText xml:space="preserve"> ADDIN EN.CITE &lt;EndNote&gt;&lt;Cite&gt;&lt;Author&gt;Domier&lt;/Author&gt;&lt;Year&gt;2022&lt;/Year&gt;&lt;RecNum&gt;2354&lt;/RecNum&gt;&lt;DisplayText&gt;[5]&lt;/DisplayText&gt;&lt;record&gt;&lt;rec-number&gt;2354&lt;/rec-number&gt;&lt;foreign-keys&gt;&lt;key app="EN" db-id="f0atdtsz3wzwebesv0npwr9e520zx0xd0xpe" timestamp="1752128839"&gt;2354&lt;/key&gt;&lt;/foreign-keys&gt;&lt;ref-type name="Journal Article"&gt;17&lt;/ref-type&gt;&lt;contributors&gt;&lt;authors&gt;&lt;author&gt;Domier, C. W.&lt;/author&gt;&lt;author&gt;Dannenberg, J.&lt;/author&gt;&lt;author&gt;Zhu, Y.&lt;/author&gt;&lt;author&gt;Liu, X.&lt;/author&gt;&lt;author&gt;Sirigiri, J. R.&lt;/author&gt;&lt;author&gt;Ren, Y.&lt;/author&gt;&lt;author&gt;Stratton, B.&lt;/author&gt;&lt;author&gt;Luhmann, NC J. r.&lt;/author&gt;&lt;/authors&gt;&lt;/contributors&gt;&lt;auth-address&gt;Univ Calif Davis, Dept Elect &amp;amp; Comp Engn, 1 Shields Ave, Davis, CA 95616 USA&amp;#xD;Bridge12 Technol Inc, 37 Loring Dr, Framingham, MA 01702 USA&amp;#xD;Princeton Plasma Phys Lab, 100 Stellarator Rd, Princeton, NJ 08540 USA&lt;/auth-address&gt;&lt;titles&gt;&lt;title&gt;A poloidal high-&amp;#xD; scattering system for NSTX-U&lt;/title&gt;&lt;secondary-title&gt;Journal of Instrumentation&lt;/secondary-title&gt;&lt;alt-title&gt;J Instrum&lt;/alt-title&gt;&lt;/titles&gt;&lt;periodical&gt;&lt;full-title&gt;Journal of Instrumentation&lt;/full-title&gt;&lt;/periodical&gt;&lt;volume&gt;17&lt;/volume&gt;&lt;number&gt;1&lt;/number&gt;&lt;keywords&gt;&lt;keyword&gt;plasma diagnostics - interferometry, spectroscopy and imaging&lt;/keyword&gt;&lt;keyword&gt;nuclear instru-ments and methods for hot plasma diagnostics&lt;/keyword&gt;&lt;/keywords&gt;&lt;dates&gt;&lt;year&gt;2022&lt;/year&gt;&lt;pub-dates&gt;&lt;date&gt;Jan&lt;/date&gt;&lt;/pub-dates&gt;&lt;/dates&gt;&lt;isbn&gt;1748-0221&lt;/isbn&gt;&lt;accession-num&gt;WOS:000757419300006&lt;/accession-num&gt;&lt;urls&gt;&lt;related-urls&gt;&lt;url&gt;&amp;lt;Go to ISI&amp;gt;://WOS:000757419300006&lt;/url&gt;&lt;/related-urls&gt;&lt;/urls&gt;&lt;electronic-resource-num&gt;Artn C01018&amp;#xD;10.1088/1748-0221/17/01/C01018&lt;/electronic-resource-num&gt;&lt;language&gt;English&lt;/language&gt;&lt;/record&gt;&lt;/Cite&gt;&lt;/EndNote&gt;</w:instrText>
      </w:r>
      <w:r w:rsidR="005732BF">
        <w:fldChar w:fldCharType="separate"/>
      </w:r>
      <w:r w:rsidR="000E00B5">
        <w:rPr>
          <w:noProof/>
        </w:rPr>
        <w:t>[</w:t>
      </w:r>
      <w:hyperlink w:anchor="_ENREF_5" w:tooltip="Domier, 2022 #2354" w:history="1">
        <w:r w:rsidR="00647971" w:rsidRPr="00647971">
          <w:rPr>
            <w:rStyle w:val="Hyperlink"/>
          </w:rPr>
          <w:t>5</w:t>
        </w:r>
      </w:hyperlink>
      <w:r w:rsidR="000E00B5">
        <w:rPr>
          <w:noProof/>
        </w:rPr>
        <w:t>]</w:t>
      </w:r>
      <w:r w:rsidR="005732BF">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This capability enables comprehensive coverage of the predicted electron temperature gradient (ETG)</w:t>
      </w:r>
      <w:r w:rsidR="005732BF">
        <w:fldChar w:fldCharType="begin"/>
      </w:r>
      <w:r w:rsidR="000E00B5">
        <w:instrText xml:space="preserve"> ADDIN EN.CITE &lt;EndNote&gt;&lt;Cite&gt;&lt;Author&gt;Sun&lt;/Author&gt;&lt;Year&gt;2024&lt;/Year&gt;&lt;RecNum&gt;2364&lt;/RecNum&gt;&lt;DisplayText&gt;[6]&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5732BF">
        <w:fldChar w:fldCharType="separate"/>
      </w:r>
      <w:r w:rsidR="000E00B5">
        <w:rPr>
          <w:noProof/>
        </w:rPr>
        <w:t>[</w:t>
      </w:r>
      <w:hyperlink w:anchor="_ENREF_6" w:tooltip="Sun, 2024 #2364" w:history="1">
        <w:r w:rsidR="00647971" w:rsidRPr="00647971">
          <w:rPr>
            <w:rStyle w:val="Hyperlink"/>
          </w:rPr>
          <w:t>6</w:t>
        </w:r>
      </w:hyperlink>
      <w:r w:rsidR="000E00B5">
        <w:rPr>
          <w:noProof/>
        </w:rPr>
        <w:t>]</w:t>
      </w:r>
      <w:r w:rsidR="005732BF">
        <w:fldChar w:fldCharType="end"/>
      </w:r>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r w:rsidR="005732BF">
        <w:rPr>
          <w:rFonts w:eastAsiaTheme="minorEastAsia" w:hint="eastAsia"/>
        </w:rPr>
        <w:t xml:space="preserve"> </w:t>
      </w:r>
      <w:commentRangeStart w:id="4"/>
      <w:r w:rsidR="005732BF">
        <w:rPr>
          <w:rFonts w:eastAsiaTheme="minorEastAsia"/>
        </w:rPr>
        <w:fldChar w:fldCharType="begin">
          <w:fldData xml:space="preserve">PEVuZE5vdGU+PENpdGU+PEF1dGhvcj5MaTwvQXV0aG9yPjxZZWFyPjIwMjE8L1llYXI+PFJlY051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</w:fldData>
        </w:fldChar>
      </w:r>
      <w:r w:rsidR="000E00B5">
        <w:rPr>
          <w:rFonts w:eastAsiaTheme="minorEastAsia"/>
        </w:rPr>
        <w:instrText xml:space="preserve"> ADDIN EN.CITE </w:instrText>
      </w:r>
      <w:r w:rsidR="000E00B5">
        <w:rPr>
          <w:rFonts w:eastAsiaTheme="minorEastAsia"/>
        </w:rPr>
        <w:fldChar w:fldCharType="begin">
          <w:fldData xml:space="preserve">PEVuZE5vdGU+PENpdGU+PEF1dGhvcj5MaTwvQXV0aG9yPjxZZWFyPjIwMjE8L1llYXI+PFJlY051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</w:fldData>
        </w:fldChar>
      </w:r>
      <w:r w:rsidR="000E00B5">
        <w:rPr>
          <w:rFonts w:eastAsiaTheme="minorEastAsia"/>
        </w:rPr>
        <w:instrText xml:space="preserve"> ADDIN EN.CITE.DATA </w:instrText>
      </w:r>
      <w:r w:rsidR="000E00B5">
        <w:rPr>
          <w:rFonts w:eastAsiaTheme="minorEastAsia"/>
        </w:rPr>
      </w:r>
      <w:r w:rsidR="000E00B5">
        <w:rPr>
          <w:rFonts w:eastAsiaTheme="minorEastAsia"/>
        </w:rPr>
        <w:fldChar w:fldCharType="end"/>
      </w:r>
      <w:r w:rsidR="005732BF">
        <w:rPr>
          <w:rFonts w:eastAsiaTheme="minorEastAsia"/>
        </w:rPr>
      </w:r>
      <w:r w:rsidR="005732BF">
        <w:rPr>
          <w:rFonts w:eastAsiaTheme="minorEastAsia"/>
        </w:rPr>
        <w:fldChar w:fldCharType="separate"/>
      </w:r>
      <w:r w:rsidR="000E00B5">
        <w:rPr>
          <w:rFonts w:eastAsiaTheme="minorEastAsia"/>
          <w:noProof/>
        </w:rPr>
        <w:t>[</w:t>
      </w:r>
      <w:hyperlink w:anchor="_ENREF_7" w:tooltip="Li, 2021 #2371" w:history="1">
        <w:r w:rsidR="00647971" w:rsidRPr="00647971">
          <w:rPr>
            <w:rStyle w:val="Hyperlink"/>
          </w:rPr>
          <w:t>7-9</w:t>
        </w:r>
      </w:hyperlink>
      <w:bookmarkStart w:id="5" w:name="_GoBack"/>
      <w:bookmarkEnd w:id="5"/>
      <w:r w:rsidR="000E00B5">
        <w:rPr>
          <w:rFonts w:eastAsiaTheme="minorEastAsia"/>
          <w:noProof/>
        </w:rPr>
        <w:t>]</w:t>
      </w:r>
      <w:r w:rsidR="005732BF">
        <w:rPr>
          <w:rFonts w:eastAsiaTheme="minorEastAsia"/>
        </w:rPr>
        <w:fldChar w:fldCharType="end"/>
      </w:r>
      <w:commentRangeEnd w:id="4"/>
      <w:r w:rsidR="004C552C">
        <w:rPr>
          <w:rStyle w:val="CommentReference"/>
        </w:rPr>
        <w:commentReference w:id="4"/>
      </w:r>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r w:rsidR="005541EC" w:rsidRPr="005541EC">
        <w:rPr>
          <w:rFonts w:eastAsia="Calibri"/>
        </w:rPr>
        <w:t>.</w:t>
      </w:r>
      <w:r w:rsidR="005541EC">
        <w:rPr>
          <w:rFonts w:eastAsia="Calibri" w:hint="eastAsia"/>
        </w:rPr>
        <w:t xml:space="preserve"> </w:t>
      </w:r>
      <w:r>
        <w:t>The system utilizes an optically pumped far-infrared (FIR) laser with formic acid (HCOOH) vapor serving as the gain medium. It is pumped by a 150 W CO₂ laser operating on the 9R20 line (</w:t>
      </w:r>
      <w:r w:rsidR="004B26E4">
        <w:t xml:space="preserve">wavelength = </w:t>
      </w:r>
      <w:r>
        <w:t xml:space="preserve">9.27 </w:t>
      </w:r>
      <w:proofErr w:type="spellStart"/>
      <w:r>
        <w:t>μm</w:t>
      </w:r>
      <w:proofErr w:type="spellEnd"/>
      <w:r>
        <w:t>), which drives rotational transitions to generate the 693 GHz FIR signal</w:t>
      </w:r>
      <w:r w:rsidR="00B71C1A">
        <w:fldChar w:fldCharType="begin"/>
      </w:r>
      <w:r w:rsidR="000E00B5">
        <w:instrText xml:space="preserve"> ADDIN EN.CITE &lt;EndNote&gt;&lt;Cite&gt;&lt;Author&gt;Barchfeld&lt;/Author&gt;&lt;Year&gt;2017&lt;/Year&gt;&lt;RecNum&gt;2353&lt;/RecNum&gt;&lt;DisplayText&gt;[10]&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B71C1A">
        <w:fldChar w:fldCharType="separate"/>
      </w:r>
      <w:r w:rsidR="000E00B5">
        <w:rPr>
          <w:noProof/>
        </w:rPr>
        <w:t>[</w:t>
      </w:r>
      <w:hyperlink w:anchor="_ENREF_10" w:tooltip="Barchfeld, 2017 #2353" w:history="1">
        <w:r w:rsidR="00647971" w:rsidRPr="00647971">
          <w:rPr>
            <w:rStyle w:val="Hyperlink"/>
          </w:rPr>
          <w:t>10</w:t>
        </w:r>
      </w:hyperlink>
      <w:r w:rsidR="000E00B5">
        <w:rPr>
          <w:noProof/>
        </w:rPr>
        <w:t>]</w:t>
      </w:r>
      <w:r w:rsidR="00B71C1A">
        <w:fldChar w:fldCharType="end"/>
      </w:r>
      <w:r>
        <w:t xml:space="preserve">. The output beam is coupled into a waveguide and directed to the launch optics, where adjustable mirrors allow precise beam steering for various </w:t>
      </w:r>
      <w:r>
        <w:lastRenderedPageBreak/>
        <w:t xml:space="preserve">measurement configurations. </w:t>
      </w:r>
      <w:r w:rsidR="00C51FD6" w:rsidRPr="00C51FD6">
        <w:t>Compared to millimeter-wave diagnostics</w:t>
      </w:r>
      <w:r w:rsidR="00B71C1A" w:rsidRPr="00DC23EE">
        <w:fldChar w:fldCharType="begin">
          <w:fldData xml:space="preserve">PEVuZE5vdGU+PENpdGU+PEF1dGhvcj5Eb21pZXI8L0F1dGhvcj48WWVhcj4yMDIyPC9ZZWFyPjxS
ZWNOdW0+MjM3MzwvUmVjTnVtPjxEaXNwbGF5VGV4dD5bMTEtMTR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0E00B5" w:rsidRPr="00DC23EE">
        <w:instrText xml:space="preserve"> ADDIN EN.CITE </w:instrText>
      </w:r>
      <w:r w:rsidR="000E00B5" w:rsidRPr="00DC23EE">
        <w:fldChar w:fldCharType="begin">
          <w:fldData xml:space="preserve">PEVuZE5vdGU+PENpdGU+PEF1dGhvcj5Eb21pZXI8L0F1dGhvcj48WWVhcj4yMDIyPC9ZZWFyPjxS
ZWNOdW0+MjM3MzwvUmVjTnVtPjxEaXNwbGF5VGV4dD5bMTEtMTR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0E00B5" w:rsidRPr="00DC23EE">
        <w:instrText xml:space="preserve"> ADDIN EN.CITE.DATA </w:instrText>
      </w:r>
      <w:r w:rsidR="000E00B5" w:rsidRPr="00DC23EE">
        <w:fldChar w:fldCharType="end"/>
      </w:r>
      <w:r w:rsidR="00B71C1A" w:rsidRPr="00DC23EE">
        <w:fldChar w:fldCharType="separate"/>
      </w:r>
      <w:r w:rsidR="000E00B5" w:rsidRPr="00DC23EE">
        <w:rPr>
          <w:noProof/>
        </w:rPr>
        <w:t>[</w:t>
      </w:r>
      <w:hyperlink w:anchor="_ENREF_11" w:tooltip="Domier, 2022 #2373" w:history="1">
        <w:r w:rsidR="00647971" w:rsidRPr="00DC23EE">
          <w:rPr>
            <w:rStyle w:val="Hyperlink"/>
          </w:rPr>
          <w:t>11-14</w:t>
        </w:r>
      </w:hyperlink>
      <w:r w:rsidR="000E00B5" w:rsidRPr="00DC23EE">
        <w:rPr>
          <w:noProof/>
        </w:rPr>
        <w:t>]</w:t>
      </w:r>
      <w:r w:rsidR="00B71C1A" w:rsidRPr="00DC23EE">
        <w:fldChar w:fldCharType="end"/>
      </w:r>
      <w:r w:rsidR="00C51FD6" w:rsidRPr="00DC23EE">
        <w:t>,</w:t>
      </w:r>
      <w:r w:rsidR="00C51FD6" w:rsidRPr="00C51FD6">
        <w:t xml:space="preserve"> laser-aided diagnostics involve more complex optical systems, necessitating finer adjustments and stricter maintenance requirements.</w:t>
      </w:r>
      <w:r w:rsidR="00C51FD6">
        <w:rPr>
          <w:rFonts w:hint="eastAsia"/>
        </w:rPr>
        <w:t xml:space="preserve"> </w:t>
      </w:r>
      <w:r>
        <w:t xml:space="preserve">Maintaining a high-quality Gaussian beam profile is </w:t>
      </w:r>
      <w:r w:rsidR="005541EC">
        <w:t xml:space="preserve">essentially required </w:t>
      </w:r>
      <w:r>
        <w:t>for efficient waveguide coupling</w:t>
      </w:r>
      <w:r w:rsidR="00B71C1A">
        <w:fldChar w:fldCharType="begin"/>
      </w:r>
      <w:r w:rsidR="000E00B5">
        <w:instrText xml:space="preserve"> ADDIN EN.CITE &lt;EndNote&gt;&lt;Cite&gt;&lt;Author&gt;Perkins&lt;/Author&gt;&lt;Year&gt;2000&lt;/Year&gt;&lt;RecNum&gt;2376&lt;/RecNum&gt;&lt;DisplayText&gt;[15]&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B71C1A">
        <w:fldChar w:fldCharType="separate"/>
      </w:r>
      <w:r w:rsidR="000E00B5">
        <w:rPr>
          <w:noProof/>
        </w:rPr>
        <w:t>[</w:t>
      </w:r>
      <w:hyperlink w:anchor="_ENREF_15" w:tooltip="Perkins, 2000 #2376" w:history="1">
        <w:r w:rsidR="00647971" w:rsidRPr="00647971">
          <w:rPr>
            <w:rStyle w:val="Hyperlink"/>
          </w:rPr>
          <w:t>15</w:t>
        </w:r>
      </w:hyperlink>
      <w:r w:rsidR="000E00B5">
        <w:rPr>
          <w:noProof/>
        </w:rPr>
        <w:t>]</w:t>
      </w:r>
      <w:r w:rsidR="00B71C1A">
        <w:fldChar w:fldCharType="end"/>
      </w:r>
      <w:r>
        <w:t>.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drop in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77777777" w:rsidR="00B91178" w:rsidRDefault="00087E2C">
      <w:pPr>
        <w:ind w:firstLine="0"/>
        <w:rPr>
          <w:b/>
        </w:rPr>
      </w:pPr>
      <w:r>
        <w:rPr>
          <w:b/>
        </w:rPr>
        <w:t>Section II: 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8"/>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7B16723F"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producing infrared radiation through quantum cascade transitions</w:t>
      </w:r>
      <w:r w:rsidR="00253BB0">
        <w:fldChar w:fldCharType="begin"/>
      </w:r>
      <w:r w:rsidR="000E00B5">
        <w:instrText xml:space="preserve"> ADDIN EN.CITE &lt;EndNote&gt;&lt;Cite&gt;&lt;Author&gt;Jacobsson&lt;/Author&gt;&lt;Year&gt;1989&lt;/Year&gt;&lt;RecNum&gt;2377&lt;/RecNum&gt;&lt;DisplayText&gt;[16]&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253BB0">
        <w:fldChar w:fldCharType="separate"/>
      </w:r>
      <w:r w:rsidR="000E00B5">
        <w:rPr>
          <w:noProof/>
        </w:rPr>
        <w:t>[</w:t>
      </w:r>
      <w:hyperlink w:anchor="_ENREF_16" w:tooltip="Jacobsson, 1989 #2377" w:history="1">
        <w:r w:rsidR="00647971" w:rsidRPr="00647971">
          <w:rPr>
            <w:rStyle w:val="Hyperlink"/>
          </w:rPr>
          <w:t>16</w:t>
        </w:r>
      </w:hyperlink>
      <w:r w:rsidR="000E00B5">
        <w:rPr>
          <w:noProof/>
        </w:rPr>
        <w:t>]</w:t>
      </w:r>
      <w:r w:rsidR="00253BB0">
        <w:fldChar w:fldCharType="end"/>
      </w:r>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proofErr w:type="spellStart"/>
      <w:r w:rsidR="00253BB0">
        <w:t>ZnS</w:t>
      </w:r>
      <w:r w:rsidR="00253BB0">
        <w:rPr>
          <w:rFonts w:hint="eastAsia"/>
        </w:rPr>
        <w:t>e</w:t>
      </w:r>
      <w:proofErr w:type="spellEnd"/>
      <w:r>
        <w:t xml:space="preserve"> mirror (60% reflectivity at 10 </w:t>
      </w:r>
      <w:proofErr w:type="spellStart"/>
      <w:r>
        <w:t>μm</w:t>
      </w:r>
      <w:proofErr w:type="spellEnd"/>
      <w:r>
        <w:t xml:space="preserve">) forms the complete laser cavity. </w:t>
      </w:r>
      <w:r>
        <w:lastRenderedPageBreak/>
        <w:t>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9"/>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6" w:name="_heading=h.cky4jcpsgutv" w:colFirst="0" w:colLast="0"/>
      <w:bookmarkEnd w:id="6"/>
      <w:r>
        <w:rPr>
          <w:i/>
          <w:color w:val="44546A"/>
          <w:sz w:val="18"/>
          <w:szCs w:val="18"/>
        </w:rPr>
        <w:t>Figure 2. Schematic of the CO₂ laser. The main components include the output coupler, Brewster windows, diffraction grating, and laser cavity waveguide.</w:t>
      </w:r>
    </w:p>
    <w:p w14:paraId="647DC763" w14:textId="3BCAF8F7"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 xml:space="preserve">reflecting 99% of the incident CO₂ laser radiation. The system incorporates a 300 </w:t>
      </w:r>
      <w:proofErr w:type="spellStart"/>
      <w:r>
        <w:t>lpi</w:t>
      </w:r>
      <w:proofErr w:type="spellEnd"/>
      <w:r>
        <w:t xml:space="preserve"> (line per inch) metallic mesh that exhibits wavelength-selective behavior, transmitting 20% and reflecting 80% of the 432 </w:t>
      </w:r>
      <w:proofErr w:type="spellStart"/>
      <w:r>
        <w:t>μm</w:t>
      </w:r>
      <w:proofErr w:type="spellEnd"/>
      <w:r>
        <w:t xml:space="preserve"> FIR radiation. These optical elements are contained within the</w:t>
      </w:r>
      <w:r w:rsidR="00023E75">
        <w:t xml:space="preserve"> FIR laser system</w:t>
      </w:r>
      <w:r>
        <w:t xml:space="preserve">, forming the complete resonant cavity structure. </w:t>
      </w:r>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10"/>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7" w:name="_heading=h.awxv3lhkuv3" w:colFirst="0" w:colLast="0"/>
      <w:bookmarkEnd w:id="7"/>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7821AA8E" w:rsidR="00B91178" w:rsidRDefault="00087E2C">
      <w:pPr>
        <w:jc w:val="both"/>
      </w:pPr>
      <w:r>
        <w:lastRenderedPageBreak/>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A 1 m focal length focusing lens </w:t>
      </w:r>
      <w:r w:rsidR="002D65BF">
        <w:t>collimates</w:t>
      </w:r>
      <w:r>
        <w:t xml:space="preserve"> the beam before it enter</w:t>
      </w:r>
      <w:r w:rsidR="002D65BF">
        <w:t>s</w:t>
      </w:r>
      <w:r>
        <w:t xml:space="preserve"> through the input coupler window. Inside the cavity, a copper mirror with a 4 mm radius central aperture is positioned such that the CO₂ laser beam waist coincides with the aperture location. This strategic placement allows for controlled beam expansion within the FIR cavity while minimizing back-reflected power that could interfere with CO₂ laser stability. For real-time power monitoring, a beam splitter samples 5% of the incident CO₂ laser radiation, diverting it to a calibrated detector while maintaining the primary beam path integrity.</w:t>
      </w:r>
    </w:p>
    <w:p w14:paraId="4D9E0E76" w14:textId="7C4744DB" w:rsidR="00B91178" w:rsidRDefault="00087E2C">
      <w:pPr>
        <w:jc w:val="both"/>
      </w:pPr>
      <w:r w:rsidRPr="009309AC">
        <w:t xml:space="preserve">Operating on molecular rotational transitions, the FIR laser emits submillimeter-wave radiation at approximately 693 GHz with ~ 30 mW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couple with the transmission line through coupling optics lenses. </w:t>
      </w:r>
    </w:p>
    <w:p w14:paraId="77F60562" w14:textId="5A6A2FB8" w:rsidR="00B91178" w:rsidRDefault="00087E2C">
      <w:pPr>
        <w:spacing w:after="200" w:line="240" w:lineRule="auto"/>
        <w:jc w:val="center"/>
        <w:rPr>
          <w:i/>
          <w:color w:val="44546A"/>
          <w:sz w:val="18"/>
          <w:szCs w:val="18"/>
        </w:rPr>
      </w:pPr>
      <w:bookmarkStart w:id="8" w:name="_heading=h.iil601u2zu64" w:colFirst="0" w:colLast="0"/>
      <w:bookmarkEnd w:id="8"/>
      <w:r>
        <w:rPr>
          <w:i/>
          <w:color w:val="44546A"/>
          <w:sz w:val="18"/>
          <w:szCs w:val="18"/>
        </w:rPr>
        <w:t>waveguide.</w:t>
      </w:r>
    </w:p>
    <w:p w14:paraId="343972A5" w14:textId="77777777" w:rsidR="00B91178" w:rsidRDefault="00087E2C">
      <w:pPr>
        <w:keepNext/>
        <w:ind w:firstLine="0"/>
        <w:jc w:val="center"/>
      </w:pPr>
      <w:r>
        <w:rPr>
          <w:noProof/>
        </w:rPr>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9" w:name="_heading=h.qrdwkjf5037i" w:colFirst="0" w:colLast="0"/>
      <w:bookmarkEnd w:id="9"/>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33A5B4B1" w:rsidR="00B91178" w:rsidRDefault="00DC34FE">
      <w:pPr>
        <w:jc w:val="both"/>
      </w:pPr>
      <w:r>
        <w:t xml:space="preserve">The NSTX-U high-k scattering diagnostics require a 693 GHz beam with at least 10 mW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253BB0">
        <w:rPr>
          <w:color w:val="000000" w:themeColor="text1"/>
        </w:rPr>
        <w:fldChar w:fldCharType="begin"/>
      </w:r>
      <w:r w:rsidR="000E00B5">
        <w:rPr>
          <w:color w:val="000000" w:themeColor="text1"/>
        </w:rPr>
        <w:instrText xml:space="preserve"> ADDIN EN.CITE &lt;EndNote&gt;&lt;Cite&gt;&lt;Author&gt;Perkins&lt;/Author&gt;&lt;Year&gt;2000&lt;/Year&gt;&lt;RecNum&gt;2376&lt;/RecNum&gt;&lt;DisplayText&gt;[15]&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253BB0">
        <w:rPr>
          <w:color w:val="000000" w:themeColor="text1"/>
        </w:rPr>
        <w:fldChar w:fldCharType="separate"/>
      </w:r>
      <w:r w:rsidR="000E00B5">
        <w:rPr>
          <w:noProof/>
          <w:color w:val="000000" w:themeColor="text1"/>
        </w:rPr>
        <w:t>[</w:t>
      </w:r>
      <w:hyperlink w:anchor="_ENREF_15" w:tooltip="Perkins, 2000 #2376" w:history="1">
        <w:r w:rsidR="00647971" w:rsidRPr="00647971">
          <w:rPr>
            <w:rStyle w:val="Hyperlink"/>
          </w:rPr>
          <w:t>15</w:t>
        </w:r>
      </w:hyperlink>
      <w:r w:rsidR="000E00B5">
        <w:rPr>
          <w:noProof/>
          <w:color w:val="000000" w:themeColor="text1"/>
        </w:rPr>
        <w:t>]</w:t>
      </w:r>
      <w:r w:rsidR="00253BB0">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w:t>
      </w:r>
      <w:r w:rsidR="00087E2C">
        <w:lastRenderedPageBreak/>
        <w:t xml:space="preserve">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the spatial resolution of high-k scattering measurements. This approach streamlines the launch optics design near the NSTX-U window and provides closer agreement with synthetic diagnostics simulations</w:t>
      </w:r>
      <w:r w:rsidR="00647971">
        <w:fldChar w:fldCharType="begin"/>
      </w:r>
      <w:r w:rsidR="00647971">
        <w:instrText xml:space="preserve"> ADDIN EN.CITE &lt;EndNote&gt;&lt;Cite&gt;&lt;Author&gt;Liu&lt;/Author&gt;&lt;Year&gt;2025&lt;/Year&gt;&lt;RecNum&gt;2355&lt;/RecNum&gt;&lt;DisplayText&gt;[17]&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647971">
        <w:fldChar w:fldCharType="separate"/>
      </w:r>
      <w:r w:rsidR="00647971">
        <w:rPr>
          <w:noProof/>
        </w:rPr>
        <w:t>[</w:t>
      </w:r>
      <w:hyperlink w:anchor="_ENREF_17" w:tooltip="Liu, 2025 #2355" w:history="1">
        <w:r w:rsidR="00647971" w:rsidRPr="00647971">
          <w:rPr>
            <w:rStyle w:val="Hyperlink"/>
          </w:rPr>
          <w:t>17</w:t>
        </w:r>
      </w:hyperlink>
      <w:r w:rsidR="00647971">
        <w:rPr>
          <w:noProof/>
        </w:rPr>
        <w:t>]</w:t>
      </w:r>
      <w:r w:rsidR="00647971">
        <w:fldChar w:fldCharType="end"/>
      </w:r>
      <w:r w:rsidR="00087E2C">
        <w:t>.</w:t>
      </w:r>
    </w:p>
    <w:p w14:paraId="40DDA0CE" w14:textId="31D895BB" w:rsidR="00E00BF8" w:rsidRDefault="00E00BF8" w:rsidP="00E00BF8">
      <w:pPr>
        <w:ind w:firstLine="0"/>
        <w:jc w:val="center"/>
      </w:pPr>
      <w:r w:rsidRPr="00E00BF8">
        <w:rPr>
          <w:noProof/>
        </w:rPr>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2"/>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NSTX-U vessel through transmission line waveguides. The red line stands for the high-k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high-k scattering diagnostics performance. The FIR laser typically delivers ~ 30 mW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77777777" w:rsidR="00B91178" w:rsidRDefault="00087E2C">
      <w:pPr>
        <w:ind w:firstLine="0"/>
        <w:rPr>
          <w:b/>
          <w:color w:val="000000"/>
        </w:rPr>
      </w:pPr>
      <w:r>
        <w:rPr>
          <w:b/>
        </w:rPr>
        <w:lastRenderedPageBreak/>
        <w:t xml:space="preserve">Section III: 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10" w:name="_heading=h.wth9htqf26y8" w:colFirst="0" w:colLast="0"/>
      <w:bookmarkEnd w:id="10"/>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30EC4783"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w:t>
      </w:r>
      <w:r>
        <w:lastRenderedPageBreak/>
        <w:t xml:space="preserve">as # 1)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8B30DE5" w:rsidR="00B91178" w:rsidRDefault="00087E2C" w:rsidP="002D65BF">
      <w:pPr>
        <w:ind w:firstLine="360"/>
        <w:jc w:val="both"/>
      </w:pPr>
      <w:r>
        <w:t>The front mirror (designated as #</w:t>
      </w:r>
      <w:r w:rsidR="006D50EA">
        <w:t xml:space="preserve"> </w:t>
      </w:r>
      <w:r>
        <w:t xml:space="preserve">2 in Fig. </w:t>
      </w:r>
      <w:r w:rsidR="00905FFF">
        <w:t>7</w:t>
      </w:r>
      <w:r>
        <w:t>) utilizes a dielectric-coated silicon wafer engineered for dual-band performance: 98% transmission at FIR wavelengths and 99% reflectivity for CO₂ laser radiation.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w:t>
      </w:r>
      <w:proofErr w:type="spellStart"/>
      <w:r>
        <w:t>μm</w:t>
      </w:r>
      <w:proofErr w:type="spellEnd"/>
      <w:r>
        <w:t xml:space="preserve">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11" w:name="_heading=h.q8v90e2x0tx0" w:colFirst="0" w:colLast="0"/>
      <w:bookmarkEnd w:id="11"/>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w:t>
      </w:r>
      <w:r>
        <w:lastRenderedPageBreak/>
        <w:t xml:space="preserve">previously aligned using a HeNe laser, the complete FIR laser system achieves optimal configuration for efficient 432 </w:t>
      </w:r>
      <w:proofErr w:type="spellStart"/>
      <w:r>
        <w:t>μm</w:t>
      </w:r>
      <w:proofErr w:type="spellEnd"/>
      <w:r>
        <w:t xml:space="preserve">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Without alignment, 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Scientech Astral AI310 Power Monitor confirmed an output of ~30 mW.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5"/>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12" w:name="_heading=h.sxtl0xz5k75b" w:colFirst="0" w:colLast="0"/>
      <w:bookmarkEnd w:id="12"/>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77777777" w:rsidR="00B91178" w:rsidRDefault="00A53692">
      <w:pPr>
        <w:keepNext/>
        <w:pBdr>
          <w:top w:val="nil"/>
          <w:left w:val="nil"/>
          <w:bottom w:val="nil"/>
          <w:right w:val="nil"/>
          <w:between w:val="nil"/>
        </w:pBdr>
        <w:spacing w:after="200" w:line="240" w:lineRule="auto"/>
        <w:jc w:val="center"/>
        <w:rPr>
          <w:i/>
          <w:color w:val="44546A"/>
          <w:sz w:val="18"/>
          <w:szCs w:val="18"/>
        </w:rPr>
      </w:pPr>
      <w:r w:rsidRPr="00A53692">
        <w:rPr>
          <w:i/>
          <w:noProof/>
          <w:color w:val="44546A"/>
          <w:sz w:val="18"/>
          <w:szCs w:val="18"/>
        </w:rPr>
        <w:drawing>
          <wp:inline distT="0" distB="0" distL="0" distR="0" wp14:anchorId="3D0E592D" wp14:editId="17BD7652">
            <wp:extent cx="4136663" cy="5271961"/>
            <wp:effectExtent l="0" t="0" r="0" b="0"/>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6"/>
                    <a:stretch>
                      <a:fillRect/>
                    </a:stretch>
                  </pic:blipFill>
                  <pic:spPr>
                    <a:xfrm>
                      <a:off x="0" y="0"/>
                      <a:ext cx="4142706" cy="5279663"/>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13" w:name="_heading=h.hya1dpvddhom" w:colFirst="0" w:colLast="0"/>
      <w:bookmarkEnd w:id="13"/>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profile . (e) Beam waist measurement showing 10.8 mm radius located 0.3 mm behind the output window, as determined by Gaussian fitting analysis. </w:t>
      </w:r>
    </w:p>
    <w:p w14:paraId="0FF78D54" w14:textId="77777777" w:rsidR="00B91178" w:rsidRDefault="00B91178">
      <w:pPr>
        <w:ind w:firstLine="0"/>
      </w:pPr>
    </w:p>
    <w:p w14:paraId="26F576B4" w14:textId="77777777" w:rsidR="00B91178" w:rsidRDefault="00087E2C">
      <w:pPr>
        <w:ind w:firstLine="0"/>
        <w:rPr>
          <w:b/>
        </w:rPr>
      </w:pPr>
      <w:r>
        <w:rPr>
          <w:b/>
        </w:rPr>
        <w:t>Section IV: FIR laser output beam power optimization</w:t>
      </w:r>
    </w:p>
    <w:p w14:paraId="31D7B128" w14:textId="226D617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0E00B5">
        <w:fldChar w:fldCharType="begin"/>
      </w:r>
      <w:r w:rsidR="000E00B5">
        <w:instrText xml:space="preserve"> ADDIN EN.CITE &lt;EndNote&gt;&lt;Cite&gt;&lt;Author&gt;Jacobsson&lt;/Author&gt;&lt;Year&gt;1989&lt;/Year&gt;&lt;RecNum&gt;2377&lt;/RecNum&gt;&lt;DisplayText&gt;[16]&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0E00B5">
        <w:fldChar w:fldCharType="separate"/>
      </w:r>
      <w:r w:rsidR="000E00B5">
        <w:rPr>
          <w:noProof/>
        </w:rPr>
        <w:t>[</w:t>
      </w:r>
      <w:hyperlink w:anchor="_ENREF_16" w:tooltip="Jacobsson, 1989 #2377" w:history="1">
        <w:r w:rsidR="00647971" w:rsidRPr="00647971">
          <w:rPr>
            <w:rStyle w:val="Hyperlink"/>
          </w:rPr>
          <w:t>16</w:t>
        </w:r>
      </w:hyperlink>
      <w:r w:rsidR="000E00B5">
        <w:rPr>
          <w:noProof/>
        </w:rPr>
        <w:t>]</w:t>
      </w:r>
      <w:r w:rsidR="000E00B5">
        <w:fldChar w:fldCharType="end"/>
      </w:r>
      <w:r>
        <w:t xml:space="preserve">. This two-stage system produces 432 </w:t>
      </w:r>
      <w:proofErr w:type="spellStart"/>
      <w:r>
        <w:t>μm</w:t>
      </w:r>
      <w:proofErr w:type="spellEnd"/>
      <w:r>
        <w:t xml:space="preserve">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 xml:space="preserve">optical axis establishment for both the infrared CO₂ (9.6 </w:t>
      </w:r>
      <w:proofErr w:type="spellStart"/>
      <w:r>
        <w:t>μm</w:t>
      </w:r>
      <w:proofErr w:type="spellEnd"/>
      <w:r>
        <w:t xml:space="preserve">) and FIR (432 </w:t>
      </w:r>
      <w:proofErr w:type="spellStart"/>
      <w:r>
        <w:t>μm</w:t>
      </w:r>
      <w:proofErr w:type="spellEnd"/>
      <w:r>
        <w:t xml:space="preserve">) systems despite their non-visible wavelengths. The alignment procedure </w:t>
      </w:r>
      <w:r>
        <w:lastRenderedPageBreak/>
        <w:t>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 xml:space="preserve">9.6 </w:t>
      </w:r>
      <w:proofErr w:type="spellStart"/>
      <w:r>
        <w:t>μm</w:t>
      </w:r>
      <w:proofErr w:type="spellEnd"/>
      <w:r>
        <w:t>) to increase the CO₂ power density at the FIR laser input, further enhancing the conversion efficiency.</w:t>
      </w:r>
    </w:p>
    <w:p w14:paraId="29C5D94F" w14:textId="6546EA58"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NSTX-U high-k scattering diagnostics. Ideally, laser output power should remain constant. However, FIR laser power fluctuates due to variations in formic acid gas pressure and thermal expansion-induced cavity length changes. Generally, higher gas pressure reduces peak output power</w:t>
      </w:r>
      <w:r w:rsidR="00047410">
        <w:t>,</w:t>
      </w:r>
      <w:r>
        <w:t xml:space="preserve"> but improves robustness against cavity length variations. Through laboratory testing, we identified an optimal operating regime that delivers sufficient output power (&gt;10 mW) while incorporating a cavity length feedback system, significantly improving FIR laser output power stability. </w:t>
      </w:r>
    </w:p>
    <w:p w14:paraId="262E798D" w14:textId="7C12139D"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the output power diminishes as operation time increases. As demonstrated in Fig. 9,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7"/>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14" w:name="_heading=h.7pxj6be8okkj" w:colFirst="0" w:colLast="0"/>
      <w:bookmarkEnd w:id="14"/>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05428993" w:rsidR="00B91178" w:rsidRDefault="00087E2C" w:rsidP="000C2633">
      <w:pPr>
        <w:pBdr>
          <w:top w:val="nil"/>
          <w:left w:val="nil"/>
          <w:bottom w:val="nil"/>
          <w:right w:val="nil"/>
          <w:between w:val="nil"/>
        </w:pBdr>
        <w:jc w:val="both"/>
      </w:pPr>
      <w:r>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w:t>
      </w:r>
      <w:r>
        <w:lastRenderedPageBreak/>
        <w:t>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2D65BF">
        <w:t>derives</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8"/>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15" w:name="_heading=h.yh763855pw1c" w:colFirst="0" w:colLast="0"/>
      <w:bookmarkEnd w:id="15"/>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2A4CBAC8" w:rsidR="00B91178" w:rsidRDefault="00087E2C">
      <w:pPr>
        <w:jc w:val="both"/>
      </w:pPr>
      <w:r>
        <w:t>Based on the established relationship between FIR laser output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length, </w:t>
      </w:r>
      <w:r w:rsidR="002D65BF">
        <w:t xml:space="preserve">and </w:t>
      </w:r>
      <w:r>
        <w:t xml:space="preserve">will improving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19"/>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16" w:name="_heading=h.4oiuyt227jm" w:colFirst="0" w:colLast="0"/>
      <w:bookmarkEnd w:id="16"/>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212B3730"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 without compromising system performance. While our experiments demonstrate that higher formic acid gas pressure (190–221 mTorr) effectively smooths cavity-shift-induced power fluctuations (Fig. 1</w:t>
      </w:r>
      <w:r w:rsidR="00931CD0">
        <w:t>3</w:t>
      </w:r>
      <w:r>
        <w:t>), this improvement comes at the cost of reduced maximum FIR output power. 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lastRenderedPageBreak/>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17" w:name="_heading=h.yv1pp8t7lh1z" w:colFirst="0" w:colLast="0"/>
      <w:bookmarkEnd w:id="17"/>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5240F00B"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18" w:name="_heading=h.j5n1b22gqc44" w:colFirst="0" w:colLast="0"/>
      <w:bookmarkEnd w:id="18"/>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77777777" w:rsidR="00B91178" w:rsidRDefault="00087E2C">
      <w:pPr>
        <w:ind w:firstLine="0"/>
      </w:pPr>
      <w:r>
        <w:rPr>
          <w:b/>
        </w:rPr>
        <w:t>V: Summary</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30 mW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7777777" w:rsidR="001867E4" w:rsidRPr="001867E4" w:rsidRDefault="001867E4" w:rsidP="001867E4">
      <w:pPr>
        <w:ind w:firstLine="0"/>
        <w:rPr>
          <w:b/>
        </w:rPr>
      </w:pPr>
      <w:r w:rsidRPr="001867E4">
        <w:rPr>
          <w:b/>
        </w:rPr>
        <w:t xml:space="preserve">Acknowledgements </w:t>
      </w:r>
    </w:p>
    <w:p w14:paraId="14DA737C" w14:textId="6F32E827" w:rsidR="001867E4" w:rsidRDefault="001867E4" w:rsidP="001867E4">
      <w:pPr>
        <w:ind w:firstLine="0"/>
        <w:jc w:val="both"/>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052179C5" w14:textId="361C61BA" w:rsidR="005732BF" w:rsidRPr="00905FFF" w:rsidRDefault="000E00B5" w:rsidP="00905FFF">
      <w:pPr>
        <w:ind w:firstLine="0"/>
        <w:rPr>
          <w:b/>
        </w:rPr>
      </w:pPr>
      <w:r w:rsidRPr="00905FFF">
        <w:rPr>
          <w:b/>
        </w:rPr>
        <w:t>References</w:t>
      </w:r>
    </w:p>
    <w:p w14:paraId="2C2194AB" w14:textId="1E4A89AF" w:rsidR="00647971" w:rsidRPr="00647971" w:rsidRDefault="005732BF" w:rsidP="00647971">
      <w:pPr>
        <w:pStyle w:val="EndNoteBibliography"/>
        <w:spacing w:after="240"/>
        <w:ind w:left="560" w:hanging="560"/>
        <w:jc w:val="left"/>
      </w:pPr>
      <w:r w:rsidRPr="000E00B5">
        <w:fldChar w:fldCharType="begin"/>
      </w:r>
      <w:r w:rsidRPr="000E00B5">
        <w:instrText xml:space="preserve"> ADDIN EN.REFLIST </w:instrText>
      </w:r>
      <w:r w:rsidRPr="000E00B5">
        <w:fldChar w:fldCharType="separate"/>
      </w:r>
      <w:bookmarkStart w:id="19" w:name="_ENREF_1"/>
      <w:r w:rsidR="00647971" w:rsidRPr="00647971">
        <w:t>[1]</w:t>
      </w:r>
      <w:r w:rsidR="00647971" w:rsidRPr="00647971">
        <w:tab/>
        <w:t xml:space="preserve">Ren Y, Kaye S, Mazzucato E, Guttenfelder W, Bell R, Domier C, LeBlanc B, Lee K, Luhmann Jr N and Smith D 2011 Density Gradient Stabilization of Electron Temperature Gradient Driven Turbulence in a Spherical Tokamak </w:t>
      </w:r>
      <w:r w:rsidR="00647971" w:rsidRPr="00647971">
        <w:rPr>
          <w:i/>
        </w:rPr>
        <w:t>Physical review letters</w:t>
      </w:r>
      <w:r w:rsidR="00647971" w:rsidRPr="00647971">
        <w:t xml:space="preserve"> </w:t>
      </w:r>
      <w:r w:rsidR="00647971" w:rsidRPr="00647971">
        <w:rPr>
          <w:b/>
        </w:rPr>
        <w:t>106</w:t>
      </w:r>
      <w:r w:rsidR="00647971" w:rsidRPr="00647971">
        <w:t xml:space="preserve"> 165005</w:t>
      </w:r>
      <w:bookmarkEnd w:id="19"/>
    </w:p>
    <w:p w14:paraId="0B1BF409" w14:textId="77777777" w:rsidR="00647971" w:rsidRPr="00647971" w:rsidRDefault="00647971" w:rsidP="00647971">
      <w:pPr>
        <w:pStyle w:val="EndNoteBibliography"/>
        <w:spacing w:after="240"/>
        <w:ind w:left="560" w:hanging="560"/>
        <w:jc w:val="left"/>
        <w:rPr>
          <w:b/>
        </w:rPr>
      </w:pPr>
      <w:bookmarkStart w:id="20" w:name="_ENREF_2"/>
      <w:r w:rsidRPr="00647971">
        <w:t>[2]</w:t>
      </w:r>
      <w:r w:rsidRPr="00647971">
        <w:tab/>
        <w:t xml:space="preserve">Ren Y, Guttenfelder W, Kaye S, Mazzucato E, Bell R, Diallo A, Domier C, LeBlanc B, Lee K and Smith D 2012 Experimental study of parametric dependence of electron-scale turbulence in a spherical tokamak </w:t>
      </w:r>
      <w:r w:rsidRPr="00647971">
        <w:rPr>
          <w:i/>
        </w:rPr>
        <w:t>Physics of Plasmas</w:t>
      </w:r>
      <w:r w:rsidRPr="00647971">
        <w:t xml:space="preserve"> </w:t>
      </w:r>
      <w:r w:rsidRPr="00647971">
        <w:rPr>
          <w:b/>
        </w:rPr>
        <w:t>19</w:t>
      </w:r>
      <w:bookmarkEnd w:id="20"/>
    </w:p>
    <w:p w14:paraId="78CFF2F8" w14:textId="77777777" w:rsidR="00647971" w:rsidRPr="00647971" w:rsidRDefault="00647971" w:rsidP="00647971">
      <w:pPr>
        <w:pStyle w:val="EndNoteBibliography"/>
        <w:spacing w:after="240"/>
        <w:ind w:left="560" w:hanging="560"/>
        <w:jc w:val="left"/>
      </w:pPr>
      <w:bookmarkStart w:id="21" w:name="_ENREF_3"/>
      <w:r w:rsidRPr="00647971">
        <w:lastRenderedPageBreak/>
        <w:t>[3]</w:t>
      </w:r>
      <w:r w:rsidRPr="00647971">
        <w:tab/>
        <w:t xml:space="preserve">Berkery J W, Adebayo-Ige P, Al Khawaldeh H, Avdeeva G, Baek S, Banerjee S, Barada K, Battaglia D, Bell R and Belli E 2024 NSTX-U research advancing the physics of spherical tokamaks </w:t>
      </w:r>
      <w:r w:rsidRPr="00647971">
        <w:rPr>
          <w:i/>
        </w:rPr>
        <w:t>Nuclear Fusion</w:t>
      </w:r>
      <w:r w:rsidRPr="00647971">
        <w:t xml:space="preserve"> </w:t>
      </w:r>
      <w:r w:rsidRPr="00647971">
        <w:rPr>
          <w:b/>
        </w:rPr>
        <w:t>64</w:t>
      </w:r>
      <w:r w:rsidRPr="00647971">
        <w:t xml:space="preserve"> 112004</w:t>
      </w:r>
      <w:bookmarkEnd w:id="21"/>
    </w:p>
    <w:p w14:paraId="522ED0DA" w14:textId="77777777" w:rsidR="00647971" w:rsidRPr="00647971" w:rsidRDefault="00647971" w:rsidP="00647971">
      <w:pPr>
        <w:pStyle w:val="EndNoteBibliography"/>
        <w:spacing w:after="240"/>
        <w:ind w:left="560" w:hanging="560"/>
        <w:jc w:val="left"/>
      </w:pPr>
      <w:bookmarkStart w:id="22" w:name="_ENREF_4"/>
      <w:r w:rsidRPr="00647971">
        <w:t>[4]</w:t>
      </w:r>
      <w:r w:rsidRPr="00647971">
        <w:tab/>
        <w:t xml:space="preserve">Guttenfelder W, Battaglia D, Belova E, Bertelli N, Boyer M D, Chang C S, Diallo A, Duarte V N, Ebrahimi F and Emdee E D 2022 NSTX-U theory, modeling and analysis results </w:t>
      </w:r>
      <w:r w:rsidRPr="00647971">
        <w:rPr>
          <w:i/>
        </w:rPr>
        <w:t>Nuclear Fusion</w:t>
      </w:r>
      <w:r w:rsidRPr="00647971">
        <w:t xml:space="preserve"> </w:t>
      </w:r>
      <w:r w:rsidRPr="00647971">
        <w:rPr>
          <w:b/>
        </w:rPr>
        <w:t>62</w:t>
      </w:r>
      <w:r w:rsidRPr="00647971">
        <w:t xml:space="preserve"> 042023</w:t>
      </w:r>
      <w:bookmarkEnd w:id="22"/>
    </w:p>
    <w:p w14:paraId="41E8581A" w14:textId="1BA55248" w:rsidR="00647971" w:rsidRPr="00647971" w:rsidRDefault="00647971" w:rsidP="00647971">
      <w:pPr>
        <w:pStyle w:val="EndNoteBibliography"/>
        <w:ind w:left="560" w:hanging="560"/>
        <w:jc w:val="left"/>
      </w:pPr>
      <w:bookmarkStart w:id="23" w:name="_ENREF_5"/>
      <w:r w:rsidRPr="00647971">
        <w:t>[5]</w:t>
      </w:r>
      <w:r w:rsidRPr="00647971">
        <w:tab/>
        <w:t xml:space="preserve">Domier C W, Dannenberg J, Zhu Y, Liu X, Sirigiri J R, Ren Y, Stratton B and Luhmann N J r 2022 A poloidal high-scattering system for NSTX-U </w:t>
      </w:r>
      <w:r w:rsidRPr="00647971">
        <w:rPr>
          <w:i/>
        </w:rPr>
        <w:t>Journal of Instrumentation</w:t>
      </w:r>
      <w:r w:rsidRPr="00647971">
        <w:t xml:space="preserve"> </w:t>
      </w:r>
      <w:r w:rsidRPr="00647971">
        <w:rPr>
          <w:b/>
        </w:rPr>
        <w:t>17</w:t>
      </w:r>
      <w:bookmarkEnd w:id="23"/>
    </w:p>
    <w:p w14:paraId="446F2A76" w14:textId="77777777" w:rsidR="00647971" w:rsidRPr="00647971" w:rsidRDefault="00647971" w:rsidP="00647971">
      <w:pPr>
        <w:pStyle w:val="EndNoteBibliography"/>
        <w:spacing w:after="240"/>
        <w:ind w:left="560" w:hanging="560"/>
        <w:jc w:val="left"/>
        <w:rPr>
          <w:b/>
        </w:rPr>
      </w:pPr>
      <w:bookmarkStart w:id="24" w:name="_ENREF_6"/>
      <w:r w:rsidRPr="00647971">
        <w:t>[6]</w:t>
      </w:r>
      <w:r w:rsidRPr="00647971">
        <w:tab/>
        <w:t xml:space="preserve">Sun P J, Liu X Z, Ren Y, Xu G S, Chen R, Qian J, Li X L, Domier C, Dannenberg J, Yao K, Zhu Y L and Luhmann N J r 2024 Millimeter-wave high-wavenumber scattering diagnostic developments on EAST and NSTX-U </w:t>
      </w:r>
      <w:r w:rsidRPr="00647971">
        <w:rPr>
          <w:i/>
        </w:rPr>
        <w:t>Review of Scientific Instruments</w:t>
      </w:r>
      <w:r w:rsidRPr="00647971">
        <w:t xml:space="preserve"> </w:t>
      </w:r>
      <w:r w:rsidRPr="00647971">
        <w:rPr>
          <w:b/>
        </w:rPr>
        <w:t>95</w:t>
      </w:r>
      <w:bookmarkEnd w:id="24"/>
    </w:p>
    <w:p w14:paraId="1E3B3023" w14:textId="77777777" w:rsidR="00647971" w:rsidRPr="00647971" w:rsidRDefault="00647971" w:rsidP="00647971">
      <w:pPr>
        <w:pStyle w:val="EndNoteBibliography"/>
        <w:spacing w:after="240"/>
        <w:ind w:left="560" w:hanging="560"/>
        <w:jc w:val="left"/>
      </w:pPr>
      <w:bookmarkStart w:id="25" w:name="_ENREF_7"/>
      <w:r w:rsidRPr="00647971">
        <w:t>[7]</w:t>
      </w:r>
      <w:r w:rsidRPr="00647971">
        <w:tab/>
        <w:t xml:space="preserve">Li X L, Liu Y, Xu G, Zhou T and Zhu Y 2021 Design and characterization of a single-channel microwave interferometer for the Helicon Physics Prototype eXperiment </w:t>
      </w:r>
      <w:r w:rsidRPr="00647971">
        <w:rPr>
          <w:i/>
        </w:rPr>
        <w:t>Fusion Engineering and Design</w:t>
      </w:r>
      <w:r w:rsidRPr="00647971">
        <w:t xml:space="preserve"> </w:t>
      </w:r>
      <w:r w:rsidRPr="00647971">
        <w:rPr>
          <w:b/>
        </w:rPr>
        <w:t>172</w:t>
      </w:r>
      <w:r w:rsidRPr="00647971">
        <w:t xml:space="preserve"> 112914</w:t>
      </w:r>
      <w:bookmarkEnd w:id="25"/>
    </w:p>
    <w:p w14:paraId="40A9DB8D" w14:textId="77777777" w:rsidR="00647971" w:rsidRPr="00647971" w:rsidRDefault="00647971" w:rsidP="00647971">
      <w:pPr>
        <w:pStyle w:val="EndNoteBibliography"/>
        <w:spacing w:after="240"/>
        <w:ind w:left="560" w:hanging="560"/>
        <w:jc w:val="left"/>
        <w:rPr>
          <w:b/>
        </w:rPr>
      </w:pPr>
      <w:bookmarkStart w:id="26" w:name="_ENREF_8"/>
      <w:r w:rsidRPr="00647971">
        <w:t>[8]</w:t>
      </w:r>
      <w:r w:rsidRPr="00647971">
        <w:tab/>
        <w:t xml:space="preserve">Li X L, Chen R, Xu G S, Domier C, Liu X Z, Zhang Y W, Zhou T F, Zhu Y L, Yu G Y, Qiu S S, Yu H and Luhmann N C 2024 Development of ultra-short pulse reflectometry on the Experimental Advanced Superconducting Tokamak (EAST) </w:t>
      </w:r>
      <w:r w:rsidRPr="00647971">
        <w:rPr>
          <w:i/>
        </w:rPr>
        <w:t>Review of Scientific Instruments</w:t>
      </w:r>
      <w:r w:rsidRPr="00647971">
        <w:t xml:space="preserve"> </w:t>
      </w:r>
      <w:r w:rsidRPr="00647971">
        <w:rPr>
          <w:b/>
        </w:rPr>
        <w:t>95</w:t>
      </w:r>
      <w:bookmarkEnd w:id="26"/>
    </w:p>
    <w:p w14:paraId="120041A3" w14:textId="77777777" w:rsidR="00647971" w:rsidRPr="00647971" w:rsidRDefault="00647971" w:rsidP="00647971">
      <w:pPr>
        <w:pStyle w:val="EndNoteBibliography"/>
        <w:spacing w:after="240"/>
        <w:ind w:left="560" w:hanging="560"/>
        <w:jc w:val="left"/>
        <w:rPr>
          <w:b/>
        </w:rPr>
      </w:pPr>
      <w:bookmarkStart w:id="27" w:name="_ENREF_9"/>
      <w:r w:rsidRPr="00647971">
        <w:t>[9]</w:t>
      </w:r>
      <w:r w:rsidRPr="00647971">
        <w:tab/>
        <w:t xml:space="preserve">Zhu Y, Yu J H, Yu G, Ye Y, Tobias B, Diallo A, Kramer G, Ren Y, Domier C W, Li X, Luo C, Chen M, Chen Y and Luhmann N C 2020 W-band system-on-chip electron cyclotron emission imaging system on DIII-D </w:t>
      </w:r>
      <w:r w:rsidRPr="00647971">
        <w:rPr>
          <w:i/>
        </w:rPr>
        <w:t>Review of Scientific Instruments</w:t>
      </w:r>
      <w:r w:rsidRPr="00647971">
        <w:t xml:space="preserve"> </w:t>
      </w:r>
      <w:r w:rsidRPr="00647971">
        <w:rPr>
          <w:b/>
        </w:rPr>
        <w:t>91</w:t>
      </w:r>
      <w:bookmarkEnd w:id="27"/>
    </w:p>
    <w:p w14:paraId="2F947584" w14:textId="77777777" w:rsidR="00647971" w:rsidRPr="00647971" w:rsidRDefault="00647971" w:rsidP="00647971">
      <w:pPr>
        <w:pStyle w:val="EndNoteBibliography"/>
        <w:spacing w:after="240"/>
        <w:ind w:left="560" w:hanging="560"/>
        <w:jc w:val="left"/>
        <w:rPr>
          <w:i/>
        </w:rPr>
      </w:pPr>
      <w:bookmarkStart w:id="28" w:name="_ENREF_10"/>
      <w:r w:rsidRPr="00647971">
        <w:t>[10]</w:t>
      </w:r>
      <w:r w:rsidRPr="00647971">
        <w:tab/>
        <w:t xml:space="preserve">Barchfeld R A 2017 </w:t>
      </w:r>
      <w:r w:rsidRPr="00647971">
        <w:rPr>
          <w:i/>
        </w:rPr>
        <w:t>Development of Laser Based Plasma Diagnostics for Fusion Research on NSTX-U</w:t>
      </w:r>
      <w:bookmarkEnd w:id="28"/>
    </w:p>
    <w:p w14:paraId="4DF2E2B6" w14:textId="77777777" w:rsidR="00647971" w:rsidRPr="00647971" w:rsidRDefault="00647971" w:rsidP="00647971">
      <w:pPr>
        <w:pStyle w:val="EndNoteBibliography"/>
        <w:spacing w:after="240"/>
        <w:ind w:left="560" w:hanging="560"/>
        <w:jc w:val="left"/>
      </w:pPr>
      <w:bookmarkStart w:id="29" w:name="_ENREF_11"/>
      <w:r w:rsidRPr="00647971">
        <w:t>[11]</w:t>
      </w:r>
      <w:r w:rsidRPr="00647971">
        <w:tab/>
        <w:t xml:space="preserve">Domier C, Zhu Y, Pereira R, Steer-Furderer J, Li X, Chen R, Xu G, Sun P and Luhmann N 2022 Ultrashort Pulse Reflectometry (USPR) diagnostic for EAST </w:t>
      </w:r>
      <w:r w:rsidRPr="00647971">
        <w:rPr>
          <w:i/>
        </w:rPr>
        <w:t>Journal of Instrumentation</w:t>
      </w:r>
      <w:r w:rsidRPr="00647971">
        <w:t xml:space="preserve"> </w:t>
      </w:r>
      <w:r w:rsidRPr="00647971">
        <w:rPr>
          <w:b/>
        </w:rPr>
        <w:t>17</w:t>
      </w:r>
      <w:r w:rsidRPr="00647971">
        <w:t xml:space="preserve"> C02010</w:t>
      </w:r>
      <w:bookmarkEnd w:id="29"/>
    </w:p>
    <w:p w14:paraId="3D76D47E" w14:textId="77777777" w:rsidR="00647971" w:rsidRPr="00647971" w:rsidRDefault="00647971" w:rsidP="00647971">
      <w:pPr>
        <w:pStyle w:val="EndNoteBibliography"/>
        <w:spacing w:after="240"/>
        <w:ind w:left="560" w:hanging="560"/>
        <w:jc w:val="left"/>
      </w:pPr>
      <w:bookmarkStart w:id="30" w:name="_ENREF_12"/>
      <w:r w:rsidRPr="00647971">
        <w:t>[12]</w:t>
      </w:r>
      <w:r w:rsidRPr="00647971">
        <w:tab/>
        <w:t xml:space="preserve">Li X L, Zhu Y, Yu G, Cao J, Xu G and Luhmann N 2021 High level of integration of front-end imaging optics system for electron cyclotron emission imaging diagnostics on the DIII-D tokamak </w:t>
      </w:r>
      <w:r w:rsidRPr="00647971">
        <w:rPr>
          <w:i/>
        </w:rPr>
        <w:t>Fusion Engineering and Design</w:t>
      </w:r>
      <w:r w:rsidRPr="00647971">
        <w:t xml:space="preserve"> </w:t>
      </w:r>
      <w:r w:rsidRPr="00647971">
        <w:rPr>
          <w:b/>
        </w:rPr>
        <w:t>172</w:t>
      </w:r>
      <w:r w:rsidRPr="00647971">
        <w:t xml:space="preserve"> 112915</w:t>
      </w:r>
      <w:bookmarkEnd w:id="30"/>
    </w:p>
    <w:p w14:paraId="54CA955E" w14:textId="77777777" w:rsidR="00647971" w:rsidRPr="00647971" w:rsidRDefault="00647971" w:rsidP="00647971">
      <w:pPr>
        <w:pStyle w:val="EndNoteBibliography"/>
        <w:spacing w:after="240"/>
        <w:ind w:left="560" w:hanging="560"/>
        <w:jc w:val="left"/>
        <w:rPr>
          <w:b/>
        </w:rPr>
      </w:pPr>
      <w:bookmarkStart w:id="31" w:name="_ENREF_13"/>
      <w:r w:rsidRPr="00647971">
        <w:t>[13]</w:t>
      </w:r>
      <w:r w:rsidRPr="00647971">
        <w:tab/>
        <w:t xml:space="preserve">Zhu Y, Chen Y, Yu J-H, Domier C, Yu G, Liu X, Kramer G, Ren Y, Diallo A and Luhmann N 2022 System-on-chip approach microwave imaging reflectometer on DIII-D tokamak </w:t>
      </w:r>
      <w:r w:rsidRPr="00647971">
        <w:rPr>
          <w:i/>
        </w:rPr>
        <w:t>Review of Scientific Instruments</w:t>
      </w:r>
      <w:r w:rsidRPr="00647971">
        <w:t xml:space="preserve"> </w:t>
      </w:r>
      <w:r w:rsidRPr="00647971">
        <w:rPr>
          <w:b/>
        </w:rPr>
        <w:t>93</w:t>
      </w:r>
      <w:bookmarkEnd w:id="31"/>
    </w:p>
    <w:p w14:paraId="0B542208" w14:textId="77777777" w:rsidR="00647971" w:rsidRPr="00647971" w:rsidRDefault="00647971" w:rsidP="00647971">
      <w:pPr>
        <w:pStyle w:val="EndNoteBibliography"/>
        <w:spacing w:after="240"/>
        <w:ind w:left="560" w:hanging="560"/>
        <w:jc w:val="left"/>
        <w:rPr>
          <w:b/>
        </w:rPr>
      </w:pPr>
      <w:bookmarkStart w:id="32" w:name="_ENREF_14"/>
      <w:r w:rsidRPr="00647971">
        <w:t>[14]</w:t>
      </w:r>
      <w:r w:rsidRPr="00647971">
        <w:tab/>
        <w:t xml:space="preserve">Zhu Y, Yu J-H, Yu G, Ye Y, Chen Y, Tobias B, Diallo A, Kramer G, Ren Y and Tang W 2021 System-on-chip upgrade of millimeter-wave imaging diagnostics for fusion plasma </w:t>
      </w:r>
      <w:r w:rsidRPr="00647971">
        <w:rPr>
          <w:i/>
        </w:rPr>
        <w:t>Review of scientific instruments</w:t>
      </w:r>
      <w:r w:rsidRPr="00647971">
        <w:t xml:space="preserve"> </w:t>
      </w:r>
      <w:r w:rsidRPr="00647971">
        <w:rPr>
          <w:b/>
        </w:rPr>
        <w:t>92</w:t>
      </w:r>
      <w:bookmarkEnd w:id="32"/>
    </w:p>
    <w:p w14:paraId="5D2F91A0" w14:textId="77777777" w:rsidR="00647971" w:rsidRPr="00647971" w:rsidRDefault="00647971" w:rsidP="00647971">
      <w:pPr>
        <w:pStyle w:val="EndNoteBibliography"/>
        <w:spacing w:after="240"/>
        <w:ind w:left="560" w:hanging="560"/>
        <w:jc w:val="left"/>
      </w:pPr>
      <w:bookmarkStart w:id="33" w:name="_ENREF_15"/>
      <w:r w:rsidRPr="00647971">
        <w:t>[15]</w:t>
      </w:r>
      <w:r w:rsidRPr="00647971">
        <w:tab/>
        <w:t xml:space="preserve">Perkins M and Vernon R 2000 Coupling of a Gaussian beam from a gyrotron into a corrugated circular waveguide for plasma fusion heating. In: </w:t>
      </w:r>
      <w:r w:rsidRPr="00647971">
        <w:rPr>
          <w:i/>
        </w:rPr>
        <w:t>IEEE Antennas and Propagation Society International Symposium. Transmitting Waves of Progress to the Next Millennium. 2000 Digest. Held in conjunction with: USNC/URSI National Radio Science Meeting (C</w:t>
      </w:r>
      <w:r w:rsidRPr="00647971">
        <w:t>: IEEE) pp 2024-7</w:t>
      </w:r>
      <w:bookmarkEnd w:id="33"/>
    </w:p>
    <w:p w14:paraId="6686B2AF" w14:textId="77777777" w:rsidR="00647971" w:rsidRPr="00647971" w:rsidRDefault="00647971" w:rsidP="00647971">
      <w:pPr>
        <w:pStyle w:val="EndNoteBibliography"/>
        <w:spacing w:after="240"/>
        <w:ind w:left="560" w:hanging="560"/>
        <w:jc w:val="left"/>
      </w:pPr>
      <w:bookmarkStart w:id="34" w:name="_ENREF_16"/>
      <w:r w:rsidRPr="00647971">
        <w:t>[16]</w:t>
      </w:r>
      <w:r w:rsidRPr="00647971">
        <w:tab/>
        <w:t xml:space="preserve">Jacobsson S 1989 Optically pumped far infrared lasers </w:t>
      </w:r>
      <w:r w:rsidRPr="00647971">
        <w:rPr>
          <w:i/>
        </w:rPr>
        <w:t>Infrared physics</w:t>
      </w:r>
      <w:r w:rsidRPr="00647971">
        <w:t xml:space="preserve"> </w:t>
      </w:r>
      <w:r w:rsidRPr="00647971">
        <w:rPr>
          <w:b/>
        </w:rPr>
        <w:t>29</w:t>
      </w:r>
      <w:r w:rsidRPr="00647971">
        <w:t xml:space="preserve"> 853-74</w:t>
      </w:r>
      <w:bookmarkEnd w:id="34"/>
    </w:p>
    <w:p w14:paraId="09C4A41A" w14:textId="77777777" w:rsidR="00647971" w:rsidRPr="00647971" w:rsidRDefault="00647971" w:rsidP="00647971">
      <w:pPr>
        <w:pStyle w:val="EndNoteBibliography"/>
        <w:ind w:left="560" w:hanging="560"/>
        <w:jc w:val="left"/>
        <w:rPr>
          <w:b/>
        </w:rPr>
      </w:pPr>
      <w:bookmarkStart w:id="35" w:name="_ENREF_17"/>
      <w:r w:rsidRPr="00647971">
        <w:lastRenderedPageBreak/>
        <w:t>[17]</w:t>
      </w:r>
      <w:r w:rsidRPr="00647971">
        <w:tab/>
        <w:t xml:space="preserve">Liu X Z, Ren Y, Zhu Y L and Luhmann N J r 2025 Quasi-optical beam tracing module development for millimeter-wave high-wavenumber collective scattering on the NSTX-U and EAST tokamaks </w:t>
      </w:r>
      <w:r w:rsidRPr="00647971">
        <w:rPr>
          <w:i/>
        </w:rPr>
        <w:t>Fusion Engineering and Design</w:t>
      </w:r>
      <w:r w:rsidRPr="00647971">
        <w:t xml:space="preserve"> </w:t>
      </w:r>
      <w:r w:rsidRPr="00647971">
        <w:rPr>
          <w:b/>
        </w:rPr>
        <w:t>212</w:t>
      </w:r>
      <w:bookmarkEnd w:id="35"/>
    </w:p>
    <w:p w14:paraId="0D0936DA" w14:textId="08824CB0" w:rsidR="00B91178" w:rsidRDefault="005732BF" w:rsidP="00647971">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Yilun Zhu" w:date="2025-07-12T15:09:00Z" w:initials="YZ">
    <w:p w14:paraId="02F44545" w14:textId="77777777" w:rsidR="004B26E4" w:rsidRDefault="004B26E4" w:rsidP="004B26E4">
      <w:r>
        <w:rPr>
          <w:rStyle w:val="CommentReference"/>
        </w:rPr>
        <w:annotationRef/>
      </w:r>
      <w:r>
        <w:rPr>
          <w:color w:val="000000"/>
          <w:sz w:val="20"/>
          <w:szCs w:val="20"/>
        </w:rPr>
        <w:t>The high-k poloidal scattering system for NSTX-U</w:t>
      </w:r>
    </w:p>
    <w:p w14:paraId="70121851" w14:textId="77777777" w:rsidR="004B26E4" w:rsidRDefault="004B26E4" w:rsidP="004B26E4"/>
    <w:p w14:paraId="2ABF4303" w14:textId="77777777" w:rsidR="004B26E4" w:rsidRDefault="004B26E4" w:rsidP="004B26E4">
      <w:r>
        <w:rPr>
          <w:color w:val="000000"/>
          <w:sz w:val="20"/>
          <w:szCs w:val="20"/>
        </w:rPr>
        <w:t>Quasi-optical beam tracing module development for millimeter-wave high-wavenumber collective scattering on the NSTX-U and EAST tokamaks</w:t>
      </w:r>
    </w:p>
  </w:comment>
  <w:comment w:id="4" w:author="Yilun Zhu" w:date="2025-07-12T13:31:00Z" w:initials="YZ">
    <w:p w14:paraId="2505B45E" w14:textId="704319B6" w:rsidR="004C552C" w:rsidRDefault="004C552C" w:rsidP="004C552C">
      <w:pPr>
        <w:rPr>
          <w:sz w:val="20"/>
          <w:szCs w:val="20"/>
        </w:rPr>
      </w:pPr>
      <w:r>
        <w:rPr>
          <w:rStyle w:val="CommentReference"/>
        </w:rPr>
        <w:annotationRef/>
      </w:r>
    </w:p>
    <w:p w14:paraId="66E5400E" w14:textId="77777777" w:rsidR="004C552C" w:rsidRDefault="004C552C" w:rsidP="004C552C">
      <w:r>
        <w:rPr>
          <w:color w:val="000000"/>
          <w:sz w:val="20"/>
          <w:szCs w:val="20"/>
        </w:rPr>
        <w:t>Hillesheim, J. C., et al. "New plasma measurements with a multichannel millimeter-wave fluctuation diagnostic system in the DIII-D tokamak." Review of Scientific Instruments 81.10 (2010).</w:t>
      </w:r>
    </w:p>
    <w:p w14:paraId="03D744FD" w14:textId="77777777" w:rsidR="004C552C" w:rsidRDefault="004C552C" w:rsidP="004C552C"/>
    <w:p w14:paraId="747E4099" w14:textId="77777777" w:rsidR="004C552C" w:rsidRDefault="004C552C" w:rsidP="004C552C">
      <w:r>
        <w:rPr>
          <w:color w:val="000000"/>
          <w:sz w:val="20"/>
          <w:szCs w:val="20"/>
        </w:rPr>
        <w:t>ECEI characterization of pedestal fluctuations in quiescent H-mode plasmas in DIII-D</w:t>
      </w:r>
    </w:p>
    <w:p w14:paraId="2A81319B" w14:textId="77777777" w:rsidR="004C552C" w:rsidRDefault="004C552C" w:rsidP="004C552C">
      <w:r>
        <w:rPr>
          <w:color w:val="000000"/>
          <w:sz w:val="20"/>
          <w:szCs w:val="20"/>
        </w:rPr>
        <w:t>Quasi-optical electron cyclotron emission imaging diagnostic advancements on the J-TEXT tokamak</w:t>
      </w:r>
    </w:p>
    <w:p w14:paraId="3958E33F" w14:textId="77777777" w:rsidR="004C552C" w:rsidRDefault="004C552C" w:rsidP="004C552C">
      <w:r>
        <w:rPr>
          <w:color w:val="000000"/>
          <w:sz w:val="20"/>
          <w:szCs w:val="20"/>
        </w:rPr>
        <w:t>Millimeter-wave system-on-chip advancement for fusion plasma diagnostics</w:t>
      </w:r>
    </w:p>
    <w:p w14:paraId="2212BCDC" w14:textId="77777777" w:rsidR="004C552C" w:rsidRDefault="004C552C" w:rsidP="004C552C">
      <w:r>
        <w:rPr>
          <w:color w:val="000000"/>
          <w:sz w:val="20"/>
          <w:szCs w:val="20"/>
        </w:rPr>
        <w:t>System-on-chip approach microwave imaging reflectometer on DIII-D tokamak</w:t>
      </w:r>
    </w:p>
    <w:p w14:paraId="78A54D1B" w14:textId="77777777" w:rsidR="004C552C" w:rsidRDefault="004C552C" w:rsidP="004C552C"/>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BF4303" w15:done="0"/>
  <w15:commentEx w15:paraId="78A54D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C1E7A56" w16cex:dateUtc="2025-07-12T19:09:00Z"/>
  <w16cex:commentExtensible w16cex:durableId="56B139B1" w16cex:dateUtc="2025-07-12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BF4303" w16cid:durableId="0C1E7A56"/>
  <w16cid:commentId w16cid:paraId="78A54D1B" w16cid:durableId="56B139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ilun Zhu">
    <w15:presenceInfo w15:providerId="AD" w15:userId="S::amzhu@ucdavis.edu::9203d1d5-3650-41a7-9578-0b31582554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1&lt;/FontSize&gt;&lt;ReflistTitle&gt;&lt;/ReflistTitle&gt;&lt;StartingRefnum&gt;1&lt;/StartingRefnum&gt;&lt;FirstLineIndent&gt;0&lt;/FirstLineIndent&gt;&lt;HangingIndent&gt;566&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record-ids&gt;&lt;/item&gt;&lt;/Libraries&gt;"/>
  </w:docVars>
  <w:rsids>
    <w:rsidRoot w:val="00B91178"/>
    <w:rsid w:val="00002E0D"/>
    <w:rsid w:val="00023E75"/>
    <w:rsid w:val="00036790"/>
    <w:rsid w:val="00047410"/>
    <w:rsid w:val="0006265A"/>
    <w:rsid w:val="00087E2C"/>
    <w:rsid w:val="000C2633"/>
    <w:rsid w:val="000E00B5"/>
    <w:rsid w:val="0012608D"/>
    <w:rsid w:val="00161E19"/>
    <w:rsid w:val="001867E4"/>
    <w:rsid w:val="00190654"/>
    <w:rsid w:val="001D65A7"/>
    <w:rsid w:val="001F48B6"/>
    <w:rsid w:val="00221AB2"/>
    <w:rsid w:val="00231D32"/>
    <w:rsid w:val="00253BB0"/>
    <w:rsid w:val="002545AB"/>
    <w:rsid w:val="0025642E"/>
    <w:rsid w:val="002B5CE0"/>
    <w:rsid w:val="002D65BF"/>
    <w:rsid w:val="002D74F4"/>
    <w:rsid w:val="002F7B34"/>
    <w:rsid w:val="0032637B"/>
    <w:rsid w:val="004246F5"/>
    <w:rsid w:val="0042586B"/>
    <w:rsid w:val="004B26E4"/>
    <w:rsid w:val="004C0598"/>
    <w:rsid w:val="004C552C"/>
    <w:rsid w:val="004E7D6E"/>
    <w:rsid w:val="004F1D49"/>
    <w:rsid w:val="00516E56"/>
    <w:rsid w:val="005353D5"/>
    <w:rsid w:val="005541EC"/>
    <w:rsid w:val="005732BF"/>
    <w:rsid w:val="005F0AEA"/>
    <w:rsid w:val="00602B03"/>
    <w:rsid w:val="00646EFF"/>
    <w:rsid w:val="00647971"/>
    <w:rsid w:val="00665FEA"/>
    <w:rsid w:val="006C3B57"/>
    <w:rsid w:val="006C6B74"/>
    <w:rsid w:val="006D50EA"/>
    <w:rsid w:val="0072772D"/>
    <w:rsid w:val="007832F3"/>
    <w:rsid w:val="007C16D9"/>
    <w:rsid w:val="007D4FFB"/>
    <w:rsid w:val="00852C21"/>
    <w:rsid w:val="00867228"/>
    <w:rsid w:val="008C2D5C"/>
    <w:rsid w:val="008D1E15"/>
    <w:rsid w:val="00901A39"/>
    <w:rsid w:val="00905FFF"/>
    <w:rsid w:val="009070C8"/>
    <w:rsid w:val="009309AC"/>
    <w:rsid w:val="00931CD0"/>
    <w:rsid w:val="00943410"/>
    <w:rsid w:val="009779BB"/>
    <w:rsid w:val="009B3BD6"/>
    <w:rsid w:val="009F2AB3"/>
    <w:rsid w:val="00A53692"/>
    <w:rsid w:val="00A55CB4"/>
    <w:rsid w:val="00B71C1A"/>
    <w:rsid w:val="00B91178"/>
    <w:rsid w:val="00C24E86"/>
    <w:rsid w:val="00C51FD6"/>
    <w:rsid w:val="00C572B3"/>
    <w:rsid w:val="00C83E1D"/>
    <w:rsid w:val="00CC54D1"/>
    <w:rsid w:val="00CE23E0"/>
    <w:rsid w:val="00CE2C39"/>
    <w:rsid w:val="00D078FA"/>
    <w:rsid w:val="00DC23EE"/>
    <w:rsid w:val="00DC34FE"/>
    <w:rsid w:val="00DC49E2"/>
    <w:rsid w:val="00DE38D0"/>
    <w:rsid w:val="00E00BF8"/>
    <w:rsid w:val="00E850AE"/>
    <w:rsid w:val="00E94030"/>
    <w:rsid w:val="00E94957"/>
    <w:rsid w:val="00EC08E4"/>
    <w:rsid w:val="00EF0E8F"/>
    <w:rsid w:val="00EF47F6"/>
    <w:rsid w:val="00F225E9"/>
    <w:rsid w:val="00F317C7"/>
    <w:rsid w:val="00F36583"/>
    <w:rsid w:val="00F36662"/>
    <w:rsid w:val="00F55156"/>
    <w:rsid w:val="00F917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before="240" w:after="60"/>
      <w:jc w:val="center"/>
    </w:pPr>
    <w:rPr>
      <w:b/>
      <w:sz w:val="32"/>
      <w:szCs w:val="32"/>
    </w:rPr>
  </w:style>
  <w:style w:type="character" w:customStyle="1" w:styleId="TitleChar">
    <w:name w:val="Title Char"/>
    <w:basedOn w:val="DefaultParagraphFont"/>
    <w:link w:val="Title"/>
    <w:uiPriority w:val="10"/>
    <w:rsid w:val="00164522"/>
    <w:rPr>
      <w:rFonts w:asciiTheme="majorHAnsi" w:eastAsiaTheme="majorEastAsia" w:hAnsiTheme="majorHAnsi" w:cs="Times New Roman"/>
      <w:b/>
      <w:bCs/>
      <w:kern w:val="28"/>
      <w:sz w:val="32"/>
      <w:szCs w:val="32"/>
    </w:rPr>
  </w:style>
  <w:style w:type="character" w:styleId="PlaceholderText">
    <w:name w:val="Placeholder Text"/>
    <w:basedOn w:val="DefaultParagraphFont"/>
    <w:uiPriority w:val="99"/>
    <w:semiHidden/>
    <w:rsid w:val="00C00534"/>
    <w:rPr>
      <w:color w:val="808080"/>
    </w:rPr>
  </w:style>
  <w:style w:type="paragraph" w:styleId="Caption">
    <w:name w:val="caption"/>
    <w:basedOn w:val="Normal"/>
    <w:next w:val="Normal"/>
    <w:uiPriority w:val="35"/>
    <w:unhideWhenUsed/>
    <w:qFormat/>
    <w:rsid w:val="00F64214"/>
    <w:pPr>
      <w:spacing w:after="200" w:line="240" w:lineRule="auto"/>
    </w:pPr>
    <w:rPr>
      <w:i/>
      <w:iCs/>
      <w:color w:val="44546A" w:themeColor="text2"/>
      <w:sz w:val="18"/>
      <w:szCs w:val="18"/>
    </w:rPr>
  </w:style>
  <w:style w:type="paragraph" w:styleId="ListParagraph">
    <w:name w:val="List Paragraph"/>
    <w:basedOn w:val="Normal"/>
    <w:uiPriority w:val="34"/>
    <w:qFormat/>
    <w:rsid w:val="002A38DC"/>
    <w:pPr>
      <w:ind w:left="720"/>
      <w:contextualSpacing/>
    </w:pPr>
  </w:style>
  <w:style w:type="character" w:customStyle="1" w:styleId="katex-mathml">
    <w:name w:val="katex-mathml"/>
    <w:basedOn w:val="DefaultParagraphFont"/>
    <w:rsid w:val="005B3B8E"/>
  </w:style>
  <w:style w:type="character" w:customStyle="1" w:styleId="mord">
    <w:name w:val="mord"/>
    <w:basedOn w:val="DefaultParagraphFont"/>
    <w:rsid w:val="005B3B8E"/>
  </w:style>
  <w:style w:type="character" w:customStyle="1" w:styleId="vlist-s">
    <w:name w:val="vlist-s"/>
    <w:basedOn w:val="DefaultParagraphFont"/>
    <w:rsid w:val="005B3B8E"/>
  </w:style>
  <w:style w:type="paragraph" w:styleId="Revision">
    <w:name w:val="Revision"/>
    <w:hidden/>
    <w:uiPriority w:val="99"/>
    <w:semiHidden/>
    <w:rsid w:val="00D34E00"/>
    <w:pPr>
      <w:spacing w:after="0" w:line="240" w:lineRule="auto"/>
    </w:pPr>
  </w:style>
  <w:style w:type="character" w:styleId="CommentReference">
    <w:name w:val="annotation reference"/>
    <w:basedOn w:val="DefaultParagraphFont"/>
    <w:uiPriority w:val="99"/>
    <w:semiHidden/>
    <w:unhideWhenUsed/>
    <w:rsid w:val="000523BB"/>
    <w:rPr>
      <w:sz w:val="16"/>
      <w:szCs w:val="16"/>
    </w:rPr>
  </w:style>
  <w:style w:type="paragraph" w:styleId="CommentText">
    <w:name w:val="annotation text"/>
    <w:basedOn w:val="Normal"/>
    <w:link w:val="CommentTextChar"/>
    <w:uiPriority w:val="99"/>
    <w:unhideWhenUsed/>
    <w:rsid w:val="000523BB"/>
    <w:pPr>
      <w:spacing w:line="240" w:lineRule="auto"/>
    </w:pPr>
    <w:rPr>
      <w:sz w:val="20"/>
      <w:szCs w:val="20"/>
    </w:rPr>
  </w:style>
  <w:style w:type="character" w:customStyle="1" w:styleId="CommentTextChar">
    <w:name w:val="Comment Text Char"/>
    <w:basedOn w:val="DefaultParagraphFont"/>
    <w:link w:val="CommentText"/>
    <w:uiPriority w:val="99"/>
    <w:rsid w:val="000523BB"/>
    <w:rPr>
      <w:sz w:val="20"/>
      <w:szCs w:val="20"/>
    </w:rPr>
  </w:style>
  <w:style w:type="paragraph" w:styleId="CommentSubject">
    <w:name w:val="annotation subject"/>
    <w:basedOn w:val="CommentText"/>
    <w:next w:val="CommentText"/>
    <w:link w:val="CommentSubjectChar"/>
    <w:uiPriority w:val="99"/>
    <w:semiHidden/>
    <w:unhideWhenUsed/>
    <w:rsid w:val="000523BB"/>
    <w:rPr>
      <w:b/>
      <w:bCs/>
    </w:rPr>
  </w:style>
  <w:style w:type="character" w:customStyle="1" w:styleId="CommentSubjectChar">
    <w:name w:val="Comment Subject Char"/>
    <w:basedOn w:val="CommentTextChar"/>
    <w:link w:val="CommentSubject"/>
    <w:uiPriority w:val="99"/>
    <w:semiHidden/>
    <w:rsid w:val="000523BB"/>
    <w:rPr>
      <w:b/>
      <w:bCs/>
      <w:sz w:val="20"/>
      <w:szCs w:val="20"/>
    </w:rPr>
  </w:style>
  <w:style w:type="paragraph" w:styleId="BalloonText">
    <w:name w:val="Balloon Text"/>
    <w:basedOn w:val="Normal"/>
    <w:link w:val="BalloonTextChar"/>
    <w:uiPriority w:val="99"/>
    <w:semiHidden/>
    <w:unhideWhenUsed/>
    <w:rsid w:val="00B14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70A"/>
    <w:rPr>
      <w:rFonts w:ascii="Segoe UI" w:hAnsi="Segoe UI" w:cs="Segoe UI"/>
      <w:sz w:val="18"/>
      <w:szCs w:val="18"/>
    </w:rPr>
  </w:style>
  <w:style w:type="paragraph" w:styleId="NormalWeb">
    <w:name w:val="Normal (Web)"/>
    <w:basedOn w:val="Normal"/>
    <w:uiPriority w:val="99"/>
    <w:semiHidden/>
    <w:unhideWhenUsed/>
    <w:rsid w:val="00597EB0"/>
    <w:rPr>
      <w:rFonts w:ascii="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5732BF"/>
    <w:rPr>
      <w:rFonts w:ascii="Times New Roman" w:hAnsi="Times New Roman" w:cs="Times New Roman"/>
      <w:noProof/>
    </w:rPr>
  </w:style>
  <w:style w:type="paragraph" w:customStyle="1" w:styleId="EndNoteBibliography">
    <w:name w:val="EndNote Bibliography"/>
    <w:basedOn w:val="Normal"/>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5732BF"/>
    <w:rPr>
      <w:rFonts w:ascii="Times New Roman" w:hAnsi="Times New Roman" w:cs="Times New Roman"/>
      <w:noProof/>
    </w:rPr>
  </w:style>
  <w:style w:type="character" w:styleId="Hyperlink">
    <w:name w:val="Hyperlink"/>
    <w:basedOn w:val="DefaultParagraphFont"/>
    <w:uiPriority w:val="99"/>
    <w:unhideWhenUsed/>
    <w:rsid w:val="00B71C1A"/>
    <w:rPr>
      <w:color w:val="0563C1" w:themeColor="hyperlink"/>
      <w:u w:val="single"/>
    </w:rPr>
  </w:style>
  <w:style w:type="character" w:styleId="UnresolvedMention">
    <w:name w:val="Unresolved Mention"/>
    <w:basedOn w:val="DefaultParagraphFont"/>
    <w:uiPriority w:val="99"/>
    <w:semiHidden/>
    <w:unhideWhenUsed/>
    <w:rsid w:val="00B71C1A"/>
    <w:rPr>
      <w:color w:val="605E5C"/>
      <w:shd w:val="clear" w:color="auto" w:fill="E1DFDD"/>
    </w:rPr>
  </w:style>
  <w:style w:type="character" w:styleId="FollowedHyperlink">
    <w:name w:val="FollowedHyperlink"/>
    <w:basedOn w:val="DefaultParagraphFont"/>
    <w:uiPriority w:val="99"/>
    <w:semiHidden/>
    <w:unhideWhenUsed/>
    <w:rsid w:val="00901A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835</Words>
  <Characters>3896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5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mmwave</cp:lastModifiedBy>
  <cp:revision>2</cp:revision>
  <dcterms:created xsi:type="dcterms:W3CDTF">2025-07-12T21:21:00Z</dcterms:created>
  <dcterms:modified xsi:type="dcterms:W3CDTF">2025-07-12T21:21:00Z</dcterms:modified>
</cp:coreProperties>
</file>